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D746E20" w14:textId="77777777" w:rsidR="00805B8A" w:rsidRDefault="00FD566D" w:rsidP="00FD566D">
      <w:pPr>
        <w:spacing w:after="0" w:line="360" w:lineRule="auto"/>
        <w:rPr>
          <w:rFonts w:ascii="Times" w:hAnsi="Times"/>
          <w:b/>
          <w:i/>
        </w:rPr>
      </w:pPr>
      <w:r>
        <w:rPr>
          <w:rFonts w:ascii="Times" w:hAnsi="Times"/>
          <w:b/>
          <w:i/>
        </w:rPr>
        <w:t xml:space="preserve">Supplementary material </w:t>
      </w:r>
    </w:p>
    <w:p w14:paraId="025B6AD1" w14:textId="77777777" w:rsidR="00AA5167" w:rsidRPr="00781C21" w:rsidRDefault="00AA5167" w:rsidP="00AA5167">
      <w:pPr>
        <w:spacing w:after="0" w:line="360" w:lineRule="auto"/>
        <w:rPr>
          <w:rFonts w:ascii="Times" w:hAnsi="Times"/>
          <w:color w:val="000000"/>
          <w:lang w:val="en-US"/>
        </w:rPr>
      </w:pPr>
      <w:r w:rsidRPr="00781C21">
        <w:rPr>
          <w:rFonts w:ascii="Times" w:hAnsi="Times"/>
          <w:color w:val="000000"/>
          <w:lang w:val="en-US"/>
        </w:rPr>
        <w:t xml:space="preserve">Analysis of hepatic </w:t>
      </w:r>
      <w:proofErr w:type="spellStart"/>
      <w:r w:rsidRPr="00781C21">
        <w:rPr>
          <w:rFonts w:ascii="Times" w:hAnsi="Times"/>
          <w:color w:val="000000"/>
          <w:lang w:val="en-US"/>
        </w:rPr>
        <w:t>deiodinase</w:t>
      </w:r>
      <w:proofErr w:type="spellEnd"/>
      <w:r w:rsidRPr="00781C21">
        <w:rPr>
          <w:rFonts w:ascii="Times" w:hAnsi="Times"/>
          <w:color w:val="000000"/>
          <w:lang w:val="en-US"/>
        </w:rPr>
        <w:t xml:space="preserve"> 2 mRNA levels in natural fish lake populations </w:t>
      </w:r>
      <w:proofErr w:type="gramStart"/>
      <w:r w:rsidRPr="00781C21">
        <w:rPr>
          <w:rFonts w:ascii="Times" w:hAnsi="Times"/>
          <w:color w:val="000000"/>
          <w:lang w:val="en-US"/>
        </w:rPr>
        <w:t>exposed  to</w:t>
      </w:r>
      <w:proofErr w:type="gramEnd"/>
      <w:r w:rsidRPr="00781C21">
        <w:rPr>
          <w:rFonts w:ascii="Times" w:hAnsi="Times"/>
          <w:color w:val="000000"/>
          <w:lang w:val="en-US"/>
        </w:rPr>
        <w:t xml:space="preserve"> different levels of putative thyroid disrupters </w:t>
      </w:r>
    </w:p>
    <w:p w14:paraId="3924C30A" w14:textId="77777777" w:rsidR="009A59F9" w:rsidRPr="00B1356A" w:rsidRDefault="009A59F9" w:rsidP="009A59F9">
      <w:pPr>
        <w:spacing w:after="0" w:line="360" w:lineRule="auto"/>
        <w:rPr>
          <w:rFonts w:ascii="Times" w:hAnsi="Times"/>
          <w:color w:val="000000"/>
        </w:rPr>
      </w:pPr>
    </w:p>
    <w:p w14:paraId="525B39D6" w14:textId="77777777" w:rsidR="009A59F9" w:rsidRPr="00B1356A" w:rsidRDefault="009A59F9" w:rsidP="009A59F9">
      <w:pPr>
        <w:spacing w:after="0" w:line="360" w:lineRule="auto"/>
        <w:rPr>
          <w:rFonts w:ascii="Times" w:hAnsi="Times"/>
          <w:color w:val="000000"/>
        </w:rPr>
      </w:pPr>
      <w:r w:rsidRPr="00B1356A">
        <w:rPr>
          <w:rFonts w:ascii="Times" w:hAnsi="Times"/>
          <w:color w:val="000000"/>
        </w:rPr>
        <w:t xml:space="preserve">Sergio </w:t>
      </w:r>
      <w:proofErr w:type="spellStart"/>
      <w:r w:rsidRPr="00B1356A">
        <w:rPr>
          <w:rFonts w:ascii="Times" w:hAnsi="Times"/>
          <w:color w:val="000000"/>
        </w:rPr>
        <w:t>Jarque</w:t>
      </w:r>
      <w:r>
        <w:rPr>
          <w:rFonts w:ascii="Times" w:hAnsi="Times"/>
          <w:color w:val="000000"/>
          <w:vertAlign w:val="superscript"/>
        </w:rPr>
        <w:t>a</w:t>
      </w:r>
      <w:proofErr w:type="gramStart"/>
      <w:r>
        <w:rPr>
          <w:rFonts w:ascii="Times" w:hAnsi="Times"/>
          <w:color w:val="000000"/>
          <w:vertAlign w:val="superscript"/>
        </w:rPr>
        <w:t>,</w:t>
      </w:r>
      <w:r w:rsidRPr="004D7832">
        <w:rPr>
          <w:rFonts w:ascii="Times" w:hAnsi="Times"/>
          <w:color w:val="000000"/>
          <w:vertAlign w:val="superscript"/>
        </w:rPr>
        <w:t>b</w:t>
      </w:r>
      <w:proofErr w:type="spellEnd"/>
      <w:proofErr w:type="gramEnd"/>
      <w:r w:rsidRPr="00B1356A">
        <w:rPr>
          <w:rFonts w:ascii="Times" w:hAnsi="Times"/>
          <w:color w:val="000000"/>
        </w:rPr>
        <w:t xml:space="preserve">, </w:t>
      </w:r>
      <w:proofErr w:type="spellStart"/>
      <w:r w:rsidRPr="00B1356A">
        <w:rPr>
          <w:rFonts w:ascii="Times" w:hAnsi="Times"/>
          <w:color w:val="000000"/>
        </w:rPr>
        <w:t>Carme</w:t>
      </w:r>
      <w:proofErr w:type="spellEnd"/>
      <w:r w:rsidRPr="00B1356A">
        <w:rPr>
          <w:rFonts w:ascii="Times" w:hAnsi="Times"/>
          <w:color w:val="000000"/>
        </w:rPr>
        <w:t xml:space="preserve"> </w:t>
      </w:r>
      <w:proofErr w:type="spellStart"/>
      <w:r w:rsidRPr="00B1356A">
        <w:rPr>
          <w:rFonts w:ascii="Times" w:hAnsi="Times"/>
          <w:color w:val="000000"/>
        </w:rPr>
        <w:t>Bosch</w:t>
      </w:r>
      <w:r>
        <w:rPr>
          <w:rFonts w:ascii="Times" w:hAnsi="Times"/>
          <w:color w:val="000000"/>
          <w:vertAlign w:val="superscript"/>
        </w:rPr>
        <w:t>a</w:t>
      </w:r>
      <w:proofErr w:type="spellEnd"/>
      <w:r w:rsidRPr="00B1356A">
        <w:rPr>
          <w:rFonts w:ascii="Times" w:hAnsi="Times"/>
          <w:color w:val="000000"/>
        </w:rPr>
        <w:t xml:space="preserve">, Joan O. </w:t>
      </w:r>
      <w:proofErr w:type="spellStart"/>
      <w:r w:rsidRPr="00B1356A">
        <w:rPr>
          <w:rFonts w:ascii="Times" w:hAnsi="Times"/>
          <w:color w:val="000000"/>
        </w:rPr>
        <w:t>Grimalt</w:t>
      </w:r>
      <w:r>
        <w:rPr>
          <w:rFonts w:ascii="Times" w:hAnsi="Times"/>
          <w:color w:val="000000"/>
          <w:vertAlign w:val="superscript"/>
        </w:rPr>
        <w:t>a</w:t>
      </w:r>
      <w:proofErr w:type="spellEnd"/>
      <w:r w:rsidRPr="00B1356A">
        <w:rPr>
          <w:rFonts w:ascii="Times" w:hAnsi="Times"/>
          <w:color w:val="000000"/>
        </w:rPr>
        <w:t xml:space="preserve">, Demetrio </w:t>
      </w:r>
      <w:proofErr w:type="spellStart"/>
      <w:r w:rsidRPr="00B1356A">
        <w:rPr>
          <w:rFonts w:ascii="Times" w:hAnsi="Times"/>
          <w:color w:val="000000"/>
        </w:rPr>
        <w:t>Raldúa</w:t>
      </w:r>
      <w:r>
        <w:rPr>
          <w:rFonts w:ascii="Times" w:hAnsi="Times"/>
          <w:color w:val="000000"/>
          <w:vertAlign w:val="superscript"/>
        </w:rPr>
        <w:t>a</w:t>
      </w:r>
      <w:proofErr w:type="spellEnd"/>
      <w:r w:rsidRPr="00B1356A">
        <w:rPr>
          <w:rFonts w:ascii="Times" w:hAnsi="Times"/>
          <w:color w:val="000000"/>
        </w:rPr>
        <w:t xml:space="preserve">, Benjamin </w:t>
      </w:r>
      <w:proofErr w:type="spellStart"/>
      <w:r w:rsidRPr="00B1356A">
        <w:rPr>
          <w:rFonts w:ascii="Times" w:hAnsi="Times"/>
          <w:color w:val="000000"/>
        </w:rPr>
        <w:t>Piña</w:t>
      </w:r>
      <w:r>
        <w:rPr>
          <w:rFonts w:ascii="Times" w:hAnsi="Times"/>
          <w:color w:val="000000"/>
          <w:vertAlign w:val="superscript"/>
        </w:rPr>
        <w:t>a</w:t>
      </w:r>
      <w:proofErr w:type="spellEnd"/>
      <w:r>
        <w:rPr>
          <w:rFonts w:ascii="Times" w:hAnsi="Times"/>
          <w:color w:val="000000"/>
          <w:vertAlign w:val="superscript"/>
        </w:rPr>
        <w:t>,*</w:t>
      </w:r>
    </w:p>
    <w:p w14:paraId="10C6B377" w14:textId="77777777" w:rsidR="009A59F9" w:rsidRDefault="009A59F9" w:rsidP="009A59F9">
      <w:pPr>
        <w:spacing w:after="0" w:line="360" w:lineRule="auto"/>
        <w:jc w:val="both"/>
        <w:rPr>
          <w:rFonts w:ascii="Times" w:hAnsi="Times"/>
        </w:rPr>
      </w:pPr>
    </w:p>
    <w:p w14:paraId="31DFA536" w14:textId="77777777" w:rsidR="009A59F9" w:rsidRDefault="009A59F9" w:rsidP="009A59F9">
      <w:pPr>
        <w:spacing w:after="0" w:line="360" w:lineRule="auto"/>
        <w:jc w:val="both"/>
        <w:rPr>
          <w:rFonts w:ascii="Times" w:hAnsi="Times"/>
          <w:lang w:eastAsia="es-ES"/>
        </w:rPr>
      </w:pPr>
      <w:r>
        <w:rPr>
          <w:rFonts w:ascii="Times" w:hAnsi="Times"/>
        </w:rPr>
        <w:t xml:space="preserve">a) </w:t>
      </w:r>
      <w:r w:rsidRPr="00B1356A">
        <w:rPr>
          <w:rFonts w:ascii="Times" w:hAnsi="Times"/>
        </w:rPr>
        <w:t>Institute of Environmental Assessment and Water Research (IDAEA-CSIC)</w:t>
      </w:r>
      <w:r w:rsidRPr="00B1356A">
        <w:rPr>
          <w:rFonts w:ascii="Times" w:hAnsi="Times"/>
          <w:lang w:eastAsia="es-ES"/>
        </w:rPr>
        <w:t xml:space="preserve">. Jordi </w:t>
      </w:r>
      <w:proofErr w:type="spellStart"/>
      <w:r w:rsidRPr="00B1356A">
        <w:rPr>
          <w:rFonts w:ascii="Times" w:hAnsi="Times"/>
          <w:lang w:eastAsia="es-ES"/>
        </w:rPr>
        <w:t>Girona</w:t>
      </w:r>
      <w:proofErr w:type="spellEnd"/>
      <w:r w:rsidRPr="00B1356A">
        <w:rPr>
          <w:rFonts w:ascii="Times" w:hAnsi="Times"/>
          <w:lang w:eastAsia="es-ES"/>
        </w:rPr>
        <w:t>, 18. 08034 Barcelona, Spain</w:t>
      </w:r>
    </w:p>
    <w:p w14:paraId="6BD1DF4F" w14:textId="422E762A" w:rsidR="009A59F9" w:rsidRPr="004D7832" w:rsidRDefault="009A59F9" w:rsidP="009A59F9">
      <w:pPr>
        <w:spacing w:after="0" w:line="360" w:lineRule="auto"/>
        <w:jc w:val="both"/>
        <w:rPr>
          <w:rFonts w:ascii="Times" w:hAnsi="Times"/>
          <w:lang w:eastAsia="es-ES"/>
        </w:rPr>
      </w:pPr>
      <w:r>
        <w:rPr>
          <w:rFonts w:ascii="Times" w:hAnsi="Times"/>
          <w:lang w:eastAsia="es-ES"/>
        </w:rPr>
        <w:t>b)</w:t>
      </w:r>
      <w:r w:rsidRPr="00B71194">
        <w:rPr>
          <w:rFonts w:ascii="Times New Roman" w:eastAsia="MS Mincho" w:hAnsi="Times New Roman"/>
          <w:lang w:eastAsia="es-ES"/>
        </w:rPr>
        <w:t xml:space="preserve"> </w:t>
      </w:r>
      <w:r w:rsidR="00AA5167" w:rsidRPr="001A4C7F">
        <w:rPr>
          <w:rFonts w:ascii="Times New Roman" w:hAnsi="Times New Roman"/>
          <w:lang w:val="en-US"/>
        </w:rPr>
        <w:t>Masaryk University</w:t>
      </w:r>
      <w:r w:rsidR="00AA5167">
        <w:rPr>
          <w:rFonts w:ascii="Times New Roman" w:hAnsi="Times New Roman"/>
          <w:lang w:val="en-US"/>
        </w:rPr>
        <w:t xml:space="preserve">, </w:t>
      </w:r>
      <w:r w:rsidR="00AA5167" w:rsidRPr="001A4C7F">
        <w:rPr>
          <w:rFonts w:ascii="Times New Roman" w:hAnsi="Times New Roman"/>
          <w:lang w:val="en-US"/>
        </w:rPr>
        <w:t>Faculty of</w:t>
      </w:r>
      <w:r w:rsidR="00AA5167">
        <w:rPr>
          <w:rFonts w:ascii="Times New Roman" w:hAnsi="Times New Roman"/>
          <w:lang w:val="en-US"/>
        </w:rPr>
        <w:t xml:space="preserve"> </w:t>
      </w:r>
      <w:r w:rsidR="00AA5167" w:rsidRPr="001A4C7F">
        <w:rPr>
          <w:rFonts w:ascii="Times New Roman" w:hAnsi="Times New Roman"/>
          <w:lang w:val="en-US"/>
        </w:rPr>
        <w:t xml:space="preserve">Science, </w:t>
      </w:r>
      <w:r w:rsidR="00AA5167">
        <w:rPr>
          <w:rFonts w:ascii="Times New Roman" w:hAnsi="Times New Roman"/>
          <w:lang w:val="en-US"/>
        </w:rPr>
        <w:t>RECETOX</w:t>
      </w:r>
      <w:r w:rsidR="00AA5167" w:rsidRPr="001A4C7F">
        <w:rPr>
          <w:rFonts w:ascii="Times New Roman" w:hAnsi="Times New Roman"/>
          <w:lang w:val="en-US"/>
        </w:rPr>
        <w:t xml:space="preserve">, </w:t>
      </w:r>
      <w:proofErr w:type="spellStart"/>
      <w:r w:rsidR="00AA5167" w:rsidRPr="001A4C7F">
        <w:rPr>
          <w:rFonts w:ascii="Times New Roman" w:hAnsi="Times New Roman"/>
          <w:lang w:val="en-US"/>
        </w:rPr>
        <w:t>Kamenice</w:t>
      </w:r>
      <w:proofErr w:type="spellEnd"/>
      <w:r w:rsidR="00AA5167" w:rsidRPr="001A4C7F">
        <w:rPr>
          <w:rFonts w:ascii="Times New Roman" w:hAnsi="Times New Roman"/>
          <w:lang w:val="en-US"/>
        </w:rPr>
        <w:t xml:space="preserve"> 5/753, Brno CZ62500, Czech Republic</w:t>
      </w:r>
    </w:p>
    <w:p w14:paraId="6D70B99B" w14:textId="77777777" w:rsidR="009A59F9" w:rsidRPr="00B1356A" w:rsidRDefault="009A59F9" w:rsidP="009A59F9">
      <w:pPr>
        <w:spacing w:after="0" w:line="360" w:lineRule="auto"/>
        <w:jc w:val="both"/>
        <w:rPr>
          <w:rFonts w:ascii="Times" w:hAnsi="Times"/>
          <w:lang w:eastAsia="es-ES"/>
        </w:rPr>
      </w:pPr>
    </w:p>
    <w:p w14:paraId="188D5C55" w14:textId="77777777" w:rsidR="009A59F9" w:rsidRDefault="009A59F9" w:rsidP="009A59F9">
      <w:pPr>
        <w:pStyle w:val="Textodecuerpo31"/>
        <w:tabs>
          <w:tab w:val="left" w:pos="7560"/>
        </w:tabs>
        <w:ind w:right="5"/>
        <w:jc w:val="both"/>
        <w:rPr>
          <w:rFonts w:ascii="Times" w:hAnsi="Times"/>
          <w:sz w:val="24"/>
          <w:lang w:val="en-GB"/>
        </w:rPr>
      </w:pPr>
      <w:r>
        <w:rPr>
          <w:rFonts w:ascii="Times" w:hAnsi="Times"/>
          <w:sz w:val="24"/>
          <w:lang w:val="en-GB"/>
        </w:rPr>
        <w:t>*Corresponding Author:</w:t>
      </w:r>
    </w:p>
    <w:p w14:paraId="021BE773" w14:textId="77777777" w:rsidR="009A59F9" w:rsidRDefault="009A59F9" w:rsidP="009A59F9">
      <w:pPr>
        <w:pStyle w:val="Textodecuerpo31"/>
        <w:tabs>
          <w:tab w:val="left" w:pos="7560"/>
        </w:tabs>
        <w:ind w:right="5"/>
        <w:jc w:val="both"/>
        <w:rPr>
          <w:rFonts w:ascii="Times" w:hAnsi="Times"/>
          <w:sz w:val="24"/>
          <w:lang w:val="en-GB"/>
        </w:rPr>
      </w:pPr>
    </w:p>
    <w:p w14:paraId="038ACD98" w14:textId="77777777" w:rsidR="009A59F9" w:rsidRDefault="009A59F9" w:rsidP="009A59F9">
      <w:pPr>
        <w:pStyle w:val="Textodecuerpo31"/>
        <w:tabs>
          <w:tab w:val="left" w:pos="7560"/>
        </w:tabs>
        <w:ind w:right="5"/>
        <w:jc w:val="both"/>
        <w:rPr>
          <w:rFonts w:ascii="Times" w:hAnsi="Times"/>
          <w:sz w:val="24"/>
          <w:lang w:val="en-GB"/>
        </w:rPr>
      </w:pPr>
      <w:r>
        <w:rPr>
          <w:rFonts w:ascii="Times" w:hAnsi="Times"/>
          <w:sz w:val="24"/>
          <w:lang w:val="en-GB"/>
        </w:rPr>
        <w:t>Benjamin Piña</w:t>
      </w:r>
    </w:p>
    <w:p w14:paraId="7EFDF724" w14:textId="77777777" w:rsidR="009A59F9" w:rsidRDefault="009A59F9" w:rsidP="009A59F9">
      <w:pPr>
        <w:pStyle w:val="Textodecuerpo31"/>
        <w:tabs>
          <w:tab w:val="left" w:pos="7560"/>
        </w:tabs>
        <w:ind w:right="5"/>
        <w:jc w:val="both"/>
        <w:rPr>
          <w:rFonts w:ascii="Times" w:hAnsi="Times"/>
          <w:sz w:val="24"/>
          <w:lang w:val="en-GB"/>
        </w:rPr>
      </w:pPr>
      <w:r>
        <w:rPr>
          <w:rFonts w:ascii="Times" w:hAnsi="Times"/>
          <w:sz w:val="24"/>
          <w:lang w:val="en-GB"/>
        </w:rPr>
        <w:t>IDAEA-CSIC</w:t>
      </w:r>
    </w:p>
    <w:p w14:paraId="6FFF1661" w14:textId="77777777" w:rsidR="009A59F9" w:rsidRDefault="009A59F9" w:rsidP="009A59F9">
      <w:pPr>
        <w:pStyle w:val="Textodecuerpo31"/>
        <w:tabs>
          <w:tab w:val="left" w:pos="7560"/>
        </w:tabs>
        <w:ind w:right="5"/>
        <w:jc w:val="both"/>
        <w:rPr>
          <w:rFonts w:ascii="Times" w:hAnsi="Times"/>
          <w:sz w:val="24"/>
          <w:lang w:val="en-GB"/>
        </w:rPr>
      </w:pPr>
      <w:r>
        <w:rPr>
          <w:rFonts w:ascii="Times" w:hAnsi="Times"/>
          <w:sz w:val="24"/>
          <w:lang w:val="en-GB"/>
        </w:rPr>
        <w:t xml:space="preserve">Jordi </w:t>
      </w:r>
      <w:proofErr w:type="spellStart"/>
      <w:r>
        <w:rPr>
          <w:rFonts w:ascii="Times" w:hAnsi="Times"/>
          <w:sz w:val="24"/>
          <w:lang w:val="en-GB"/>
        </w:rPr>
        <w:t>Girona</w:t>
      </w:r>
      <w:proofErr w:type="spellEnd"/>
      <w:r>
        <w:rPr>
          <w:rFonts w:ascii="Times" w:hAnsi="Times"/>
          <w:sz w:val="24"/>
          <w:lang w:val="en-GB"/>
        </w:rPr>
        <w:t>, 18. 08034 Barcelona, Spain</w:t>
      </w:r>
    </w:p>
    <w:p w14:paraId="280A70F7" w14:textId="77777777" w:rsidR="009A59F9" w:rsidRDefault="009A59F9" w:rsidP="009A59F9">
      <w:pPr>
        <w:pStyle w:val="Textodecuerpo31"/>
        <w:tabs>
          <w:tab w:val="left" w:pos="7560"/>
        </w:tabs>
        <w:ind w:right="5"/>
        <w:jc w:val="both"/>
        <w:rPr>
          <w:rFonts w:ascii="Times" w:hAnsi="Times"/>
          <w:sz w:val="24"/>
          <w:lang w:val="en-GB"/>
        </w:rPr>
      </w:pPr>
      <w:r>
        <w:rPr>
          <w:rFonts w:ascii="Times" w:hAnsi="Times"/>
          <w:sz w:val="24"/>
          <w:lang w:val="en-GB"/>
        </w:rPr>
        <w:t>Tel: 34 934006157</w:t>
      </w:r>
    </w:p>
    <w:p w14:paraId="339C7299" w14:textId="77777777" w:rsidR="009A59F9" w:rsidRDefault="009A59F9" w:rsidP="009A59F9">
      <w:pPr>
        <w:pStyle w:val="Textodecuerpo31"/>
        <w:tabs>
          <w:tab w:val="left" w:pos="7560"/>
        </w:tabs>
        <w:ind w:right="5"/>
        <w:jc w:val="both"/>
        <w:rPr>
          <w:rFonts w:ascii="Times" w:hAnsi="Times"/>
          <w:sz w:val="24"/>
          <w:lang w:val="en-GB"/>
        </w:rPr>
      </w:pPr>
      <w:proofErr w:type="spellStart"/>
      <w:r>
        <w:rPr>
          <w:rFonts w:ascii="Times" w:hAnsi="Times"/>
          <w:sz w:val="24"/>
          <w:lang w:val="en-GB"/>
        </w:rPr>
        <w:t>e-mail:bpcbmc@cid.csic.es</w:t>
      </w:r>
      <w:proofErr w:type="spellEnd"/>
    </w:p>
    <w:p w14:paraId="5402744B" w14:textId="77777777" w:rsidR="00805B8A" w:rsidRDefault="00805B8A" w:rsidP="00FD566D">
      <w:pPr>
        <w:spacing w:after="0" w:line="360" w:lineRule="auto"/>
        <w:rPr>
          <w:rFonts w:ascii="Times" w:hAnsi="Times"/>
          <w:b/>
          <w:i/>
        </w:rPr>
      </w:pPr>
    </w:p>
    <w:p w14:paraId="572D95DE" w14:textId="77777777" w:rsidR="009A59F9" w:rsidRDefault="009A59F9">
      <w:pPr>
        <w:rPr>
          <w:rFonts w:ascii="Times" w:hAnsi="Times"/>
          <w:b/>
          <w:i/>
        </w:rPr>
      </w:pPr>
      <w:r>
        <w:rPr>
          <w:rFonts w:ascii="Times" w:hAnsi="Times"/>
          <w:b/>
          <w:i/>
        </w:rPr>
        <w:br w:type="page"/>
      </w:r>
    </w:p>
    <w:p w14:paraId="2B0E1077" w14:textId="13E51A45" w:rsidR="004F3F00" w:rsidRDefault="004F3F00" w:rsidP="00FD566D">
      <w:pPr>
        <w:spacing w:after="0" w:line="360" w:lineRule="auto"/>
        <w:rPr>
          <w:rFonts w:ascii="Times" w:hAnsi="Times"/>
          <w:b/>
          <w:i/>
        </w:rPr>
      </w:pPr>
      <w:r>
        <w:rPr>
          <w:rFonts w:ascii="Times" w:hAnsi="Times"/>
          <w:b/>
          <w:i/>
        </w:rPr>
        <w:lastRenderedPageBreak/>
        <w:t>Analytical procedures.</w:t>
      </w:r>
    </w:p>
    <w:p w14:paraId="559A5E06" w14:textId="77777777" w:rsidR="004F3F00" w:rsidRDefault="004F3F00" w:rsidP="00FD566D">
      <w:pPr>
        <w:spacing w:after="0" w:line="360" w:lineRule="auto"/>
        <w:rPr>
          <w:rFonts w:ascii="Times" w:hAnsi="Times"/>
          <w:b/>
          <w:i/>
        </w:rPr>
      </w:pPr>
    </w:p>
    <w:p w14:paraId="1E16003F" w14:textId="03758331" w:rsidR="004F3F00" w:rsidRPr="00B1356A" w:rsidRDefault="004F3F00" w:rsidP="004F3F00">
      <w:pPr>
        <w:spacing w:after="0" w:line="360" w:lineRule="auto"/>
        <w:jc w:val="both"/>
        <w:rPr>
          <w:rFonts w:ascii="Times" w:hAnsi="Times"/>
          <w:color w:val="000000"/>
        </w:rPr>
      </w:pPr>
      <w:proofErr w:type="gramStart"/>
      <w:r>
        <w:rPr>
          <w:rFonts w:ascii="Times" w:hAnsi="Times"/>
          <w:b/>
          <w:bCs/>
          <w:i/>
          <w:iCs/>
          <w:color w:val="000000"/>
        </w:rPr>
        <w:t>Hepatic</w:t>
      </w:r>
      <w:r w:rsidRPr="00B1356A">
        <w:rPr>
          <w:rFonts w:ascii="Times" w:hAnsi="Times"/>
          <w:b/>
          <w:bCs/>
          <w:i/>
          <w:iCs/>
          <w:color w:val="000000"/>
        </w:rPr>
        <w:t xml:space="preserve"> mRNA analysis by RT-</w:t>
      </w:r>
      <w:proofErr w:type="spellStart"/>
      <w:r w:rsidRPr="00B1356A">
        <w:rPr>
          <w:rFonts w:ascii="Times" w:hAnsi="Times"/>
          <w:b/>
          <w:bCs/>
          <w:i/>
          <w:iCs/>
          <w:color w:val="000000"/>
        </w:rPr>
        <w:t>qPCR</w:t>
      </w:r>
      <w:proofErr w:type="spellEnd"/>
      <w:r w:rsidRPr="00B1356A">
        <w:rPr>
          <w:rFonts w:ascii="Times" w:hAnsi="Times"/>
          <w:b/>
          <w:bCs/>
          <w:color w:val="000000"/>
        </w:rPr>
        <w:t>.</w:t>
      </w:r>
      <w:proofErr w:type="gramEnd"/>
      <w:r w:rsidRPr="00B1356A">
        <w:rPr>
          <w:rFonts w:ascii="Times" w:hAnsi="Times"/>
          <w:b/>
          <w:bCs/>
          <w:color w:val="000000"/>
        </w:rPr>
        <w:t xml:space="preserve"> </w:t>
      </w:r>
      <w:r w:rsidRPr="00B1356A">
        <w:rPr>
          <w:rFonts w:ascii="Times" w:hAnsi="Times"/>
          <w:color w:val="000000"/>
        </w:rPr>
        <w:t xml:space="preserve">Liver samples were homogenised in </w:t>
      </w:r>
      <w:proofErr w:type="spellStart"/>
      <w:r w:rsidRPr="00B1356A">
        <w:rPr>
          <w:rFonts w:ascii="Times" w:hAnsi="Times"/>
          <w:color w:val="000000"/>
        </w:rPr>
        <w:t>TRIzol</w:t>
      </w:r>
      <w:proofErr w:type="spellEnd"/>
      <w:r w:rsidRPr="00B1356A">
        <w:rPr>
          <w:rFonts w:ascii="Times" w:hAnsi="Times"/>
          <w:color w:val="000000"/>
        </w:rPr>
        <w:t xml:space="preserve"> Reagent (</w:t>
      </w:r>
      <w:proofErr w:type="spellStart"/>
      <w:r w:rsidRPr="00B1356A">
        <w:rPr>
          <w:rFonts w:ascii="Times" w:hAnsi="Times"/>
          <w:color w:val="000000"/>
        </w:rPr>
        <w:t>Gibco</w:t>
      </w:r>
      <w:proofErr w:type="spellEnd"/>
      <w:r w:rsidRPr="00B1356A">
        <w:rPr>
          <w:rFonts w:ascii="Times" w:hAnsi="Times"/>
          <w:color w:val="000000"/>
        </w:rPr>
        <w:t xml:space="preserve">, Paisley, UK) using </w:t>
      </w:r>
      <w:proofErr w:type="spellStart"/>
      <w:r w:rsidRPr="00B1356A">
        <w:rPr>
          <w:rFonts w:ascii="Times" w:hAnsi="Times"/>
          <w:color w:val="000000"/>
        </w:rPr>
        <w:t>Eppendorf</w:t>
      </w:r>
      <w:proofErr w:type="spellEnd"/>
      <w:r w:rsidRPr="00B1356A">
        <w:rPr>
          <w:rFonts w:ascii="Times" w:hAnsi="Times"/>
          <w:color w:val="000000"/>
        </w:rPr>
        <w:t xml:space="preserve">-fitting, </w:t>
      </w:r>
      <w:proofErr w:type="spellStart"/>
      <w:r w:rsidRPr="00B1356A">
        <w:rPr>
          <w:rFonts w:ascii="Times" w:hAnsi="Times"/>
          <w:color w:val="000000"/>
        </w:rPr>
        <w:t>RNase</w:t>
      </w:r>
      <w:proofErr w:type="spellEnd"/>
      <w:r w:rsidRPr="00B1356A">
        <w:rPr>
          <w:rFonts w:ascii="Times" w:hAnsi="Times"/>
          <w:color w:val="000000"/>
        </w:rPr>
        <w:t xml:space="preserve"> free pestles (</w:t>
      </w:r>
      <w:proofErr w:type="spellStart"/>
      <w:r w:rsidRPr="00B1356A">
        <w:rPr>
          <w:rFonts w:ascii="Times" w:hAnsi="Times"/>
          <w:color w:val="000000"/>
        </w:rPr>
        <w:t>Iberlabo</w:t>
      </w:r>
      <w:proofErr w:type="spellEnd"/>
      <w:r w:rsidRPr="00B1356A">
        <w:rPr>
          <w:rFonts w:ascii="Times" w:hAnsi="Times"/>
          <w:color w:val="000000"/>
        </w:rPr>
        <w:t xml:space="preserve">, Madrid, Spain). RNA was extracted in </w:t>
      </w:r>
      <w:proofErr w:type="spellStart"/>
      <w:r w:rsidRPr="00B1356A">
        <w:rPr>
          <w:rFonts w:ascii="Times" w:hAnsi="Times"/>
          <w:color w:val="000000"/>
        </w:rPr>
        <w:t>TRIzol</w:t>
      </w:r>
      <w:proofErr w:type="spellEnd"/>
      <w:r w:rsidRPr="00B1356A">
        <w:rPr>
          <w:rFonts w:ascii="Times" w:hAnsi="Times"/>
          <w:color w:val="000000"/>
        </w:rPr>
        <w:t xml:space="preserve"> as specified by the supplier. Total RNA concentration was estimated by spectrophotometric absorption at 260 nm in a Nanodrop Spectrophotometer ND-1000 (</w:t>
      </w:r>
      <w:proofErr w:type="spellStart"/>
      <w:r w:rsidRPr="00B1356A">
        <w:rPr>
          <w:rFonts w:ascii="Times" w:hAnsi="Times"/>
          <w:color w:val="000000"/>
        </w:rPr>
        <w:t>NanoDrop</w:t>
      </w:r>
      <w:proofErr w:type="spellEnd"/>
      <w:r w:rsidRPr="00B1356A">
        <w:rPr>
          <w:rFonts w:ascii="Times" w:hAnsi="Times"/>
          <w:color w:val="000000"/>
        </w:rPr>
        <w:t xml:space="preserve"> Technologies; Delaware, USA) and treated with </w:t>
      </w:r>
      <w:proofErr w:type="spellStart"/>
      <w:r w:rsidRPr="00B1356A">
        <w:rPr>
          <w:rFonts w:ascii="Times" w:hAnsi="Times"/>
          <w:color w:val="000000"/>
        </w:rPr>
        <w:t>DNAse</w:t>
      </w:r>
      <w:proofErr w:type="spellEnd"/>
      <w:r w:rsidRPr="00B1356A">
        <w:rPr>
          <w:rFonts w:ascii="Times" w:hAnsi="Times"/>
          <w:color w:val="000000"/>
        </w:rPr>
        <w:t xml:space="preserve"> I (F. Hoffmann-La Roche Ltd, Basel, Switzerland) to remove contaminating genomic DNA.</w:t>
      </w:r>
      <w:r w:rsidR="008730D1">
        <w:rPr>
          <w:rFonts w:ascii="Times" w:hAnsi="Times"/>
          <w:color w:val="000000"/>
        </w:rPr>
        <w:t xml:space="preserve"> RNA integrity was assessed by electrophoresis in</w:t>
      </w:r>
      <w:r w:rsidR="008730D1" w:rsidRPr="008730D1">
        <w:rPr>
          <w:rFonts w:ascii="Times" w:hAnsi="Times"/>
          <w:color w:val="000000"/>
        </w:rPr>
        <w:t xml:space="preserve"> </w:t>
      </w:r>
      <w:proofErr w:type="gramStart"/>
      <w:r w:rsidR="008730D1">
        <w:rPr>
          <w:rFonts w:ascii="Times" w:hAnsi="Times"/>
          <w:color w:val="000000"/>
        </w:rPr>
        <w:t>a</w:t>
      </w:r>
      <w:proofErr w:type="gramEnd"/>
      <w:r w:rsidR="008730D1" w:rsidRPr="008730D1">
        <w:rPr>
          <w:rFonts w:ascii="Times" w:hAnsi="Times"/>
          <w:color w:val="000000"/>
        </w:rPr>
        <w:t xml:space="preserve"> Agilent 2100 </w:t>
      </w:r>
      <w:proofErr w:type="spellStart"/>
      <w:r w:rsidR="008730D1" w:rsidRPr="008730D1">
        <w:rPr>
          <w:rFonts w:ascii="Times" w:hAnsi="Times"/>
          <w:color w:val="000000"/>
        </w:rPr>
        <w:t>Bioanalyzer</w:t>
      </w:r>
      <w:proofErr w:type="spellEnd"/>
      <w:r w:rsidR="008730D1" w:rsidRPr="008730D1">
        <w:rPr>
          <w:rFonts w:ascii="Times" w:hAnsi="Times"/>
          <w:color w:val="000000"/>
        </w:rPr>
        <w:t xml:space="preserve"> (Agilent Technologies, Santa Clara CA)</w:t>
      </w:r>
      <w:r w:rsidR="008730D1">
        <w:rPr>
          <w:rFonts w:ascii="Times" w:hAnsi="Times"/>
          <w:color w:val="000000"/>
        </w:rPr>
        <w:t xml:space="preserve">. </w:t>
      </w:r>
      <w:r w:rsidR="008730D1" w:rsidRPr="008B1356">
        <w:rPr>
          <w:rFonts w:ascii="Times" w:hAnsi="Times"/>
          <w:color w:val="000000"/>
        </w:rPr>
        <w:t xml:space="preserve">RNA was treated with DNAseI to remove genomic DNA contamination. </w:t>
      </w:r>
      <w:r w:rsidRPr="00B1356A">
        <w:rPr>
          <w:rFonts w:ascii="Times" w:hAnsi="Times"/>
          <w:color w:val="000000"/>
        </w:rPr>
        <w:t xml:space="preserve">Ten µg of </w:t>
      </w:r>
      <w:proofErr w:type="spellStart"/>
      <w:r w:rsidRPr="00B1356A">
        <w:rPr>
          <w:rFonts w:ascii="Times" w:hAnsi="Times"/>
          <w:color w:val="000000"/>
        </w:rPr>
        <w:t>DNaseI</w:t>
      </w:r>
      <w:proofErr w:type="spellEnd"/>
      <w:r w:rsidRPr="00B1356A">
        <w:rPr>
          <w:rFonts w:ascii="Times" w:hAnsi="Times"/>
          <w:color w:val="000000"/>
        </w:rPr>
        <w:t xml:space="preserve">-digested RNA were copied to cDNA by reverse transcriptase (Omniscript, Qiagen, Valencia, CA, USA) and stored at -20ºC. Aliquots corresponding to 40 </w:t>
      </w:r>
      <w:proofErr w:type="spellStart"/>
      <w:r w:rsidRPr="00B1356A">
        <w:rPr>
          <w:rFonts w:ascii="Times" w:hAnsi="Times"/>
          <w:color w:val="000000"/>
        </w:rPr>
        <w:t>ng</w:t>
      </w:r>
      <w:proofErr w:type="spellEnd"/>
      <w:r w:rsidRPr="00B1356A">
        <w:rPr>
          <w:rFonts w:ascii="Times" w:hAnsi="Times"/>
          <w:color w:val="000000"/>
        </w:rPr>
        <w:t xml:space="preserve"> of the original RNA preparation were used to quantify specific transcripts in a </w:t>
      </w:r>
      <w:proofErr w:type="spellStart"/>
      <w:r w:rsidRPr="00B1356A">
        <w:rPr>
          <w:rFonts w:ascii="Times" w:hAnsi="Times"/>
          <w:color w:val="000000"/>
        </w:rPr>
        <w:t>Abi</w:t>
      </w:r>
      <w:proofErr w:type="spellEnd"/>
      <w:r w:rsidRPr="00B1356A">
        <w:rPr>
          <w:rFonts w:ascii="Times" w:hAnsi="Times"/>
          <w:color w:val="000000"/>
        </w:rPr>
        <w:t xml:space="preserve"> Prism 7000 Sequence Detection System (Applied Biosystems, Foster City, CA, USA) by the SYBR GREEN method (Applied Biosystems). Sequences for </w:t>
      </w:r>
      <w:r w:rsidRPr="00DB76A1">
        <w:rPr>
          <w:rFonts w:ascii="Times" w:hAnsi="Times"/>
          <w:color w:val="000000"/>
        </w:rPr>
        <w:t>dio2</w:t>
      </w:r>
      <w:r>
        <w:rPr>
          <w:rFonts w:ascii="Times" w:hAnsi="Times"/>
          <w:color w:val="000000"/>
        </w:rPr>
        <w:t xml:space="preserve">, </w:t>
      </w:r>
      <w:r w:rsidRPr="00DB76A1">
        <w:rPr>
          <w:rFonts w:ascii="Times" w:hAnsi="Times"/>
          <w:color w:val="000000"/>
        </w:rPr>
        <w:t>cyp1a</w:t>
      </w:r>
      <w:r w:rsidRPr="00B1356A">
        <w:rPr>
          <w:rFonts w:ascii="Times" w:hAnsi="Times"/>
          <w:color w:val="000000"/>
        </w:rPr>
        <w:t xml:space="preserve"> and ß-Actin primers used in this work w</w:t>
      </w:r>
      <w:r>
        <w:rPr>
          <w:rFonts w:ascii="Times" w:hAnsi="Times"/>
          <w:color w:val="000000"/>
        </w:rPr>
        <w:t>ere the following</w:t>
      </w:r>
      <w:r w:rsidRPr="00B1356A">
        <w:rPr>
          <w:rFonts w:ascii="Times" w:hAnsi="Times"/>
          <w:color w:val="000000"/>
        </w:rPr>
        <w:t xml:space="preserve">: </w:t>
      </w:r>
    </w:p>
    <w:p w14:paraId="4D143239" w14:textId="77777777" w:rsidR="004F3F00" w:rsidRPr="00B1356A" w:rsidRDefault="004F3F00" w:rsidP="004F3F00">
      <w:pPr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="Times" w:hAnsi="Times"/>
          <w:color w:val="000000"/>
        </w:rPr>
      </w:pPr>
      <w:r w:rsidRPr="00B1356A">
        <w:rPr>
          <w:rFonts w:ascii="Times" w:hAnsi="Times"/>
          <w:color w:val="000000"/>
        </w:rPr>
        <w:t>ß-Actin Forward: 5'- CTGTCTTCCCCTCCATCGTC-3'</w:t>
      </w:r>
    </w:p>
    <w:p w14:paraId="1AD79D89" w14:textId="77777777" w:rsidR="004F3F00" w:rsidRPr="00B1356A" w:rsidRDefault="004F3F00" w:rsidP="004F3F00">
      <w:pPr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="Times" w:hAnsi="Times"/>
          <w:color w:val="000000"/>
        </w:rPr>
      </w:pPr>
      <w:r w:rsidRPr="00B1356A">
        <w:rPr>
          <w:rFonts w:ascii="Times" w:hAnsi="Times"/>
          <w:color w:val="000000"/>
        </w:rPr>
        <w:t>ß-Actin Reverse: 5'- TCTTGCTCTGAGCCTCGTCTC-3'</w:t>
      </w:r>
    </w:p>
    <w:p w14:paraId="5CC348AA" w14:textId="45B926D2" w:rsidR="004F3F00" w:rsidRPr="00B1356A" w:rsidRDefault="004F3F00" w:rsidP="004F3F00">
      <w:pPr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="Times" w:hAnsi="Times"/>
          <w:color w:val="000000"/>
        </w:rPr>
      </w:pPr>
      <w:proofErr w:type="gramStart"/>
      <w:r>
        <w:rPr>
          <w:rFonts w:ascii="Times" w:hAnsi="Times"/>
          <w:color w:val="000000"/>
        </w:rPr>
        <w:t>dio2</w:t>
      </w:r>
      <w:proofErr w:type="gramEnd"/>
      <w:r w:rsidRPr="00B1356A">
        <w:rPr>
          <w:rFonts w:ascii="Times" w:hAnsi="Times"/>
          <w:color w:val="000000"/>
        </w:rPr>
        <w:t xml:space="preserve"> Forward: 5'-</w:t>
      </w:r>
      <w:r w:rsidR="00ED491D" w:rsidRPr="00ED491D">
        <w:rPr>
          <w:rFonts w:ascii="Times New Roman" w:hAnsi="Times New Roman"/>
        </w:rPr>
        <w:t xml:space="preserve"> </w:t>
      </w:r>
      <w:r w:rsidR="00ED491D" w:rsidRPr="00AC44D6">
        <w:rPr>
          <w:rFonts w:ascii="Times New Roman" w:hAnsi="Times New Roman"/>
        </w:rPr>
        <w:t>CGCTCCTTCGAGGTCAGG</w:t>
      </w:r>
      <w:r w:rsidR="00ED491D" w:rsidRPr="00B1356A">
        <w:rPr>
          <w:rFonts w:ascii="Times" w:hAnsi="Times"/>
          <w:color w:val="000000"/>
        </w:rPr>
        <w:t xml:space="preserve"> </w:t>
      </w:r>
      <w:r w:rsidRPr="00B1356A">
        <w:rPr>
          <w:rFonts w:ascii="Times" w:hAnsi="Times"/>
          <w:color w:val="000000"/>
        </w:rPr>
        <w:t>-3'</w:t>
      </w:r>
    </w:p>
    <w:p w14:paraId="4AC78EEE" w14:textId="77777777" w:rsidR="004F3F00" w:rsidRPr="00B1356A" w:rsidRDefault="004F3F00" w:rsidP="004F3F00">
      <w:pPr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="Times" w:hAnsi="Times"/>
          <w:color w:val="000000"/>
        </w:rPr>
      </w:pPr>
      <w:proofErr w:type="gramStart"/>
      <w:r>
        <w:rPr>
          <w:rFonts w:ascii="Times" w:hAnsi="Times"/>
          <w:color w:val="000000"/>
        </w:rPr>
        <w:t>dio2</w:t>
      </w:r>
      <w:proofErr w:type="gramEnd"/>
      <w:r w:rsidRPr="00B1356A">
        <w:rPr>
          <w:rFonts w:ascii="Times" w:hAnsi="Times"/>
          <w:color w:val="000000"/>
        </w:rPr>
        <w:t xml:space="preserve"> Reverse: 5'-ACCACCCTCTCCTCCAGTGAT-3' </w:t>
      </w:r>
    </w:p>
    <w:p w14:paraId="64C30CE3" w14:textId="77777777" w:rsidR="004F3F00" w:rsidRPr="000A548C" w:rsidRDefault="004F3F00" w:rsidP="004F3F00">
      <w:pPr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="Times" w:hAnsi="Times"/>
          <w:color w:val="000000"/>
          <w:lang w:val="en-US"/>
        </w:rPr>
      </w:pPr>
      <w:r w:rsidRPr="000A548C">
        <w:rPr>
          <w:rFonts w:ascii="Times" w:hAnsi="Times"/>
          <w:color w:val="000000"/>
          <w:lang w:val="en-US"/>
        </w:rPr>
        <w:t>CYP1A Forward: 5'-CACTGACTCCCTCATTGACCAC-3'</w:t>
      </w:r>
    </w:p>
    <w:p w14:paraId="29D244CC" w14:textId="77777777" w:rsidR="004F3F00" w:rsidRPr="00B1356A" w:rsidRDefault="004F3F00" w:rsidP="004F3F00">
      <w:pPr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="Times" w:hAnsi="Times"/>
          <w:color w:val="000000"/>
        </w:rPr>
      </w:pPr>
      <w:r w:rsidRPr="000A548C">
        <w:rPr>
          <w:rFonts w:ascii="Times" w:hAnsi="Times"/>
          <w:color w:val="000000"/>
          <w:lang w:val="en-US"/>
        </w:rPr>
        <w:t>CYP1A Reverse: 5'-ACAGATCATTGACAATGCCCAC-3'</w:t>
      </w:r>
    </w:p>
    <w:p w14:paraId="02A601E8" w14:textId="77777777" w:rsidR="004F3F00" w:rsidRPr="00B1356A" w:rsidRDefault="004F3F00" w:rsidP="004F3F00">
      <w:pPr>
        <w:widowControl w:val="0"/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="Times" w:hAnsi="Times"/>
          <w:color w:val="000000"/>
        </w:rPr>
      </w:pPr>
      <w:r w:rsidRPr="00B1356A">
        <w:rPr>
          <w:rFonts w:ascii="Times" w:hAnsi="Times"/>
          <w:color w:val="000000"/>
        </w:rPr>
        <w:t>The relative amounts of cDNA present in the samples were calculated from the number of cycles required for amplification reaction to reach fluorescence above the threshold level in the RT-</w:t>
      </w:r>
      <w:proofErr w:type="spellStart"/>
      <w:r w:rsidRPr="00B1356A">
        <w:rPr>
          <w:rFonts w:ascii="Times" w:hAnsi="Times"/>
          <w:color w:val="000000"/>
        </w:rPr>
        <w:t>qPCR</w:t>
      </w:r>
      <w:proofErr w:type="spellEnd"/>
      <w:r w:rsidRPr="00B1356A">
        <w:rPr>
          <w:rFonts w:ascii="Times" w:hAnsi="Times"/>
          <w:color w:val="000000"/>
        </w:rPr>
        <w:t xml:space="preserve"> reaction (C</w:t>
      </w:r>
      <w:r w:rsidRPr="00B1356A">
        <w:rPr>
          <w:rFonts w:ascii="Times" w:hAnsi="Times"/>
          <w:color w:val="000000"/>
          <w:vertAlign w:val="subscript"/>
        </w:rPr>
        <w:t>T</w:t>
      </w:r>
      <w:r w:rsidRPr="00B1356A">
        <w:rPr>
          <w:rFonts w:ascii="Times" w:hAnsi="Times"/>
          <w:color w:val="000000"/>
        </w:rPr>
        <w:t xml:space="preserve"> values), according to the equation </w:t>
      </w:r>
      <w:hyperlink w:anchor="_ENREF_1" w:tooltip="Pfaffl, 2001 #4468" w:history="1">
        <w:r>
          <w:rPr>
            <w:rFonts w:ascii="Times" w:hAnsi="Times"/>
            <w:color w:val="000000"/>
          </w:rPr>
          <w:fldChar w:fldCharType="begin"/>
        </w:r>
        <w:r>
          <w:rPr>
            <w:rFonts w:ascii="Times" w:hAnsi="Times"/>
            <w:color w:val="000000"/>
          </w:rPr>
          <w:instrText xml:space="preserve"> ADDIN EN.CITE &lt;EndNote&gt;&lt;Cite&gt;&lt;Author&gt;Pfaffl&lt;/Author&gt;&lt;Year&gt;2001&lt;/Year&gt;&lt;RecNum&gt;4468&lt;/RecNum&gt;&lt;DisplayText&gt;&lt;style face="superscript"&gt;1&lt;/style&gt;&lt;/DisplayText&gt;&lt;record&gt;&lt;rec-number&gt;4468&lt;/rec-number&gt;&lt;foreign-keys&gt;&lt;key app="EN" db-id="sat592ptqte5z8e2ra9p9fr9xa2rxtsxr5aa"&gt;4468&lt;/key&gt;&lt;/foreign-keys&gt;&lt;ref-type name="Journal Article"&gt;17&lt;/ref-type&gt;&lt;contributors&gt;&lt;authors&gt;&lt;author&gt;Pfaffl, M. W.&lt;/author&gt;&lt;/authors&gt;&lt;/contributors&gt;&lt;titles&gt;&lt;title&gt;A new mathematical model for relative quantification in real-time RT-PCR&lt;/title&gt;&lt;secondary-title&gt; Nucleic Acids Research&lt;/secondary-title&gt;&lt;/titles&gt;&lt;volume&gt;29&lt;/volume&gt;&lt;number&gt;9&lt;/number&gt;&lt;dates&gt;&lt;year&gt;2001&lt;/year&gt;&lt;/dates&gt;&lt;urls&gt;&lt;/urls&gt;&lt;/record&gt;&lt;/Cite&gt;&lt;/EndNote&gt;</w:instrText>
        </w:r>
        <w:r>
          <w:rPr>
            <w:rFonts w:ascii="Times" w:hAnsi="Times"/>
            <w:color w:val="000000"/>
          </w:rPr>
          <w:fldChar w:fldCharType="separate"/>
        </w:r>
        <w:r w:rsidRPr="004F3F00">
          <w:rPr>
            <w:rFonts w:ascii="Times" w:hAnsi="Times"/>
            <w:noProof/>
            <w:color w:val="000000"/>
            <w:vertAlign w:val="superscript"/>
          </w:rPr>
          <w:t>1</w:t>
        </w:r>
        <w:r>
          <w:rPr>
            <w:rFonts w:ascii="Times" w:hAnsi="Times"/>
            <w:color w:val="000000"/>
          </w:rPr>
          <w:fldChar w:fldCharType="end"/>
        </w:r>
      </w:hyperlink>
      <w:r w:rsidRPr="00B1356A">
        <w:rPr>
          <w:rFonts w:ascii="Times" w:hAnsi="Times"/>
          <w:color w:val="000000"/>
        </w:rPr>
        <w:t>:</w:t>
      </w:r>
    </w:p>
    <w:p w14:paraId="35A3D2CF" w14:textId="77777777" w:rsidR="004F3F00" w:rsidRDefault="004F3F00" w:rsidP="004F3F00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" w:hAnsi="Times"/>
          <w:color w:val="000000"/>
        </w:rPr>
      </w:pPr>
      <w:r>
        <w:rPr>
          <w:rFonts w:ascii="Times" w:hAnsi="Times"/>
          <w:noProof/>
          <w:color w:val="000000"/>
          <w:position w:val="-24"/>
          <w:lang w:val="es-ES" w:eastAsia="es-ES"/>
        </w:rPr>
        <w:drawing>
          <wp:inline distT="0" distB="0" distL="0" distR="0" wp14:anchorId="6A41D6E0" wp14:editId="7ADD484E">
            <wp:extent cx="1600200" cy="482600"/>
            <wp:effectExtent l="0" t="0" r="0" b="0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n 1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00200" cy="482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DB2B83" w14:textId="77777777" w:rsidR="004F3F00" w:rsidRPr="00B1356A" w:rsidRDefault="004F3F00" w:rsidP="004F3F00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" w:hAnsi="Times"/>
          <w:color w:val="000000"/>
        </w:rPr>
      </w:pPr>
    </w:p>
    <w:p w14:paraId="3B21290A" w14:textId="4BC2FCA2" w:rsidR="004F3F00" w:rsidRPr="00B1356A" w:rsidRDefault="004F3F00" w:rsidP="004F3F00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" w:hAnsi="Times"/>
          <w:color w:val="000000"/>
        </w:rPr>
      </w:pPr>
      <w:r w:rsidRPr="00B1356A">
        <w:rPr>
          <w:rFonts w:ascii="Times" w:hAnsi="Times"/>
          <w:color w:val="000000"/>
        </w:rPr>
        <w:t xml:space="preserve">In which </w:t>
      </w:r>
      <w:proofErr w:type="spellStart"/>
      <w:r w:rsidRPr="00B1356A">
        <w:rPr>
          <w:rFonts w:ascii="Times" w:hAnsi="Times"/>
          <w:color w:val="000000"/>
        </w:rPr>
        <w:t>E</w:t>
      </w:r>
      <w:r w:rsidRPr="00B1356A">
        <w:rPr>
          <w:rFonts w:ascii="Times" w:hAnsi="Times"/>
          <w:color w:val="000000"/>
          <w:vertAlign w:val="subscript"/>
        </w:rPr>
        <w:t>Act</w:t>
      </w:r>
      <w:proofErr w:type="spellEnd"/>
      <w:r w:rsidRPr="00B1356A">
        <w:rPr>
          <w:rFonts w:ascii="Times" w:hAnsi="Times"/>
          <w:color w:val="000000"/>
        </w:rPr>
        <w:t xml:space="preserve"> and E</w:t>
      </w:r>
      <w:r w:rsidRPr="00B1356A">
        <w:rPr>
          <w:rFonts w:ascii="Times" w:hAnsi="Times"/>
          <w:color w:val="000000"/>
          <w:vertAlign w:val="subscript"/>
        </w:rPr>
        <w:t xml:space="preserve">TG </w:t>
      </w:r>
      <w:r w:rsidRPr="00B1356A">
        <w:rPr>
          <w:rFonts w:ascii="Times" w:hAnsi="Times"/>
          <w:color w:val="000000"/>
        </w:rPr>
        <w:t xml:space="preserve">correspond to Real-Time efficiency for ß-actin and the target gene, respectively. Efficiency values for </w:t>
      </w:r>
      <w:r>
        <w:rPr>
          <w:rFonts w:ascii="Times" w:hAnsi="Times"/>
          <w:color w:val="000000"/>
        </w:rPr>
        <w:t>dio2</w:t>
      </w:r>
      <w:r w:rsidRPr="00B1356A">
        <w:rPr>
          <w:rFonts w:ascii="Times" w:hAnsi="Times"/>
          <w:color w:val="000000"/>
        </w:rPr>
        <w:t xml:space="preserve">, </w:t>
      </w:r>
      <w:r w:rsidR="00E07096">
        <w:rPr>
          <w:rFonts w:ascii="Times" w:hAnsi="Times"/>
          <w:color w:val="000000"/>
        </w:rPr>
        <w:t>cyp1a</w:t>
      </w:r>
      <w:r w:rsidRPr="00B1356A">
        <w:rPr>
          <w:rFonts w:ascii="Times" w:hAnsi="Times"/>
          <w:color w:val="000000"/>
        </w:rPr>
        <w:t xml:space="preserve"> and ß-Actin primers </w:t>
      </w:r>
      <w:r w:rsidR="00E07096">
        <w:rPr>
          <w:rFonts w:ascii="Times" w:hAnsi="Times"/>
          <w:color w:val="000000"/>
        </w:rPr>
        <w:t xml:space="preserve">on real samples </w:t>
      </w:r>
      <w:r w:rsidRPr="00B1356A">
        <w:rPr>
          <w:rFonts w:ascii="Times" w:hAnsi="Times"/>
          <w:color w:val="000000"/>
        </w:rPr>
        <w:t xml:space="preserve">were calculated </w:t>
      </w:r>
      <w:r w:rsidR="00E07096">
        <w:rPr>
          <w:rFonts w:ascii="Times" w:hAnsi="Times"/>
          <w:color w:val="000000"/>
        </w:rPr>
        <w:t xml:space="preserve">using a series of standard dilutions as </w:t>
      </w:r>
      <w:r w:rsidR="004048B4">
        <w:rPr>
          <w:rFonts w:ascii="Times" w:eastAsia="Times" w:hAnsi="Times" w:cs="Times"/>
        </w:rPr>
        <w:t>102%, 101%, and 106%</w:t>
      </w:r>
      <w:r w:rsidR="00E07096">
        <w:rPr>
          <w:rFonts w:ascii="Times" w:hAnsi="Times"/>
          <w:color w:val="000000"/>
        </w:rPr>
        <w:t xml:space="preserve">, respectively. These values were considered close enough one each other </w:t>
      </w:r>
      <w:r w:rsidR="004048B4">
        <w:rPr>
          <w:rFonts w:ascii="Times" w:hAnsi="Times"/>
          <w:color w:val="000000"/>
        </w:rPr>
        <w:t xml:space="preserve">and to 100% </w:t>
      </w:r>
      <w:bookmarkStart w:id="0" w:name="_GoBack"/>
      <w:bookmarkEnd w:id="0"/>
      <w:r w:rsidR="00E07096">
        <w:rPr>
          <w:rFonts w:ascii="Times" w:hAnsi="Times"/>
          <w:color w:val="000000"/>
        </w:rPr>
        <w:t xml:space="preserve">to </w:t>
      </w:r>
      <w:r w:rsidR="00E07096">
        <w:rPr>
          <w:rFonts w:ascii="Times" w:hAnsi="Times"/>
          <w:color w:val="000000"/>
        </w:rPr>
        <w:lastRenderedPageBreak/>
        <w:t xml:space="preserve">not to require any correction for efficiency on the calculations of relative mRNA abundance values. </w:t>
      </w:r>
      <w:r w:rsidRPr="00B1356A">
        <w:rPr>
          <w:rFonts w:ascii="Times" w:hAnsi="Times"/>
          <w:color w:val="000000"/>
        </w:rPr>
        <w:t xml:space="preserve">The suitability of </w:t>
      </w:r>
      <w:r w:rsidRPr="00B1356A">
        <w:rPr>
          <w:rFonts w:ascii="Times" w:hAnsi="Times"/>
        </w:rPr>
        <w:t>ß-Actin as reference gene for these samples has been tested previously</w:t>
      </w:r>
      <w:hyperlink w:anchor="_ENREF_2" w:tooltip="Quirós, 2007 #3098" w:history="1">
        <w:r>
          <w:rPr>
            <w:rFonts w:ascii="Times" w:hAnsi="Times"/>
          </w:rPr>
          <w:fldChar w:fldCharType="begin"/>
        </w:r>
        <w:r>
          <w:rPr>
            <w:rFonts w:ascii="Times" w:hAnsi="Times"/>
          </w:rPr>
          <w:instrText xml:space="preserve"> ADDIN EN.CITE &lt;EndNote&gt;&lt;Cite&gt;&lt;Author&gt;Quirós&lt;/Author&gt;&lt;Year&gt;2007&lt;/Year&gt;&lt;RecNum&gt;3098&lt;/RecNum&gt;&lt;DisplayText&gt;&lt;style face="superscript"&gt;2&lt;/style&gt;&lt;/DisplayText&gt;&lt;record&gt;&lt;rec-number&gt;3098&lt;/rec-number&gt;&lt;foreign-keys&gt;&lt;key app="EN" db-id="sat592ptqte5z8e2ra9p9fr9xa2rxtsxr5aa"&gt;3098&lt;/key&gt;&lt;/foreign-keys&gt;&lt;ref-type name="Journal Article"&gt;17&lt;/ref-type&gt;&lt;contributors&gt;&lt;authors&gt;&lt;author&gt;Quirós, L.&lt;/author&gt;&lt;author&gt;Jarque, S.&lt;/author&gt;&lt;author&gt;Lackner, R.&lt;/author&gt;&lt;author&gt;Fernandez, P.&lt;/author&gt;&lt;author&gt;Grimalt, J. O.&lt;/author&gt;&lt;author&gt;Pina, B.&lt;/author&gt;&lt;/authors&gt;&lt;/contributors&gt;&lt;titles&gt;&lt;title&gt;Physiological response to persistent organic pollutants in fish from mountain lakes: Analysis of Cyp1A gene expression in natural populations of Salmo trutta&lt;/title&gt;&lt;secondary-title&gt;Environmental Science &amp;amp; Technology&lt;/secondary-title&gt;&lt;/titles&gt;&lt;periodical&gt;&lt;full-title&gt;Environmental Science &amp;amp; Technology&lt;/full-title&gt;&lt;/periodical&gt;&lt;pages&gt;5154-5160&lt;/pages&gt;&lt;volume&gt;41&lt;/volume&gt;&lt;number&gt;14&lt;/number&gt;&lt;dates&gt;&lt;year&gt;2007&lt;/year&gt;&lt;pub-dates&gt;&lt;date&gt;Jul&lt;/date&gt;&lt;/pub-dates&gt;&lt;/dates&gt;&lt;isbn&gt;0013-936X&lt;/isbn&gt;&lt;accession-num&gt;ISI:000248363100054&lt;/accession-num&gt;&lt;urls&gt;&lt;related-urls&gt;&lt;url&gt;&amp;lt;Go to ISI&amp;gt;://000248363100054&lt;/url&gt;&lt;/related-urls&gt;&lt;/urls&gt;&lt;electronic-resource-num&gt;10.1021/es070455p&lt;/electronic-resource-num&gt;&lt;/record&gt;&lt;/Cite&gt;&lt;/EndNote&gt;</w:instrText>
        </w:r>
        <w:r>
          <w:rPr>
            <w:rFonts w:ascii="Times" w:hAnsi="Times"/>
          </w:rPr>
          <w:fldChar w:fldCharType="separate"/>
        </w:r>
        <w:r w:rsidRPr="004F3F00">
          <w:rPr>
            <w:rFonts w:ascii="Times" w:hAnsi="Times"/>
            <w:noProof/>
            <w:vertAlign w:val="superscript"/>
          </w:rPr>
          <w:t>2</w:t>
        </w:r>
        <w:r>
          <w:rPr>
            <w:rFonts w:ascii="Times" w:hAnsi="Times"/>
          </w:rPr>
          <w:fldChar w:fldCharType="end"/>
        </w:r>
      </w:hyperlink>
      <w:r w:rsidRPr="00B1356A">
        <w:rPr>
          <w:rFonts w:ascii="Times" w:hAnsi="Times"/>
        </w:rPr>
        <w:t xml:space="preserve">. </w:t>
      </w:r>
      <w:r w:rsidRPr="00B1356A">
        <w:rPr>
          <w:rFonts w:ascii="Times" w:hAnsi="Times"/>
          <w:color w:val="000000"/>
        </w:rPr>
        <w:t xml:space="preserve">Results are expressed as copies of </w:t>
      </w:r>
      <w:r>
        <w:rPr>
          <w:rFonts w:ascii="Times" w:hAnsi="Times"/>
          <w:color w:val="000000"/>
        </w:rPr>
        <w:t>dio2</w:t>
      </w:r>
      <w:r w:rsidRPr="00B1356A">
        <w:rPr>
          <w:rFonts w:ascii="Times" w:hAnsi="Times"/>
          <w:color w:val="000000"/>
        </w:rPr>
        <w:t xml:space="preserve"> </w:t>
      </w:r>
      <w:r>
        <w:rPr>
          <w:rFonts w:ascii="Times" w:hAnsi="Times"/>
          <w:color w:val="000000"/>
        </w:rPr>
        <w:t xml:space="preserve">or </w:t>
      </w:r>
      <w:r w:rsidR="00E07096">
        <w:rPr>
          <w:rFonts w:ascii="Times" w:hAnsi="Times"/>
          <w:color w:val="000000"/>
        </w:rPr>
        <w:t>cyp1a</w:t>
      </w:r>
      <w:r w:rsidRPr="00B1356A">
        <w:rPr>
          <w:rFonts w:ascii="Times" w:hAnsi="Times"/>
          <w:color w:val="000000"/>
        </w:rPr>
        <w:t xml:space="preserve"> mRNA per 1000 copies of ß-actin mRNA. A typical experiment calculated C</w:t>
      </w:r>
      <w:r w:rsidRPr="00B1356A">
        <w:rPr>
          <w:rFonts w:ascii="Times" w:hAnsi="Times"/>
          <w:color w:val="000000"/>
          <w:vertAlign w:val="subscript"/>
        </w:rPr>
        <w:t>T</w:t>
      </w:r>
      <w:r w:rsidRPr="00B1356A">
        <w:rPr>
          <w:rFonts w:ascii="Times" w:hAnsi="Times"/>
          <w:color w:val="000000"/>
        </w:rPr>
        <w:t xml:space="preserve"> values as averages of three replicates.</w:t>
      </w:r>
    </w:p>
    <w:p w14:paraId="0230466B" w14:textId="77777777" w:rsidR="004F3F00" w:rsidRPr="00B1356A" w:rsidRDefault="004F3F00" w:rsidP="004F3F00">
      <w:pPr>
        <w:autoSpaceDE w:val="0"/>
        <w:autoSpaceDN w:val="0"/>
        <w:adjustRightInd w:val="0"/>
        <w:spacing w:after="0" w:line="360" w:lineRule="auto"/>
        <w:ind w:firstLine="708"/>
        <w:rPr>
          <w:rFonts w:ascii="Times" w:hAnsi="Times"/>
        </w:rPr>
      </w:pPr>
      <w:r w:rsidRPr="00B1356A">
        <w:rPr>
          <w:rFonts w:ascii="Times" w:hAnsi="Times"/>
          <w:color w:val="000000"/>
        </w:rPr>
        <w:t xml:space="preserve">To confirm the sequence of the amplified PCR products, they </w:t>
      </w:r>
      <w:r w:rsidRPr="00B1356A">
        <w:rPr>
          <w:rFonts w:ascii="Times" w:hAnsi="Times"/>
        </w:rPr>
        <w:t xml:space="preserve">were purified using GFX PCR Purification Kit (Amersham Biosciences, </w:t>
      </w:r>
      <w:proofErr w:type="spellStart"/>
      <w:r w:rsidRPr="00B1356A">
        <w:rPr>
          <w:rFonts w:ascii="Times" w:hAnsi="Times"/>
        </w:rPr>
        <w:t>Backinghamshire</w:t>
      </w:r>
      <w:proofErr w:type="spellEnd"/>
      <w:r w:rsidRPr="00B1356A">
        <w:rPr>
          <w:rFonts w:ascii="Times" w:hAnsi="Times"/>
        </w:rPr>
        <w:t xml:space="preserve">, UK) </w:t>
      </w:r>
      <w:r w:rsidRPr="00B1356A">
        <w:rPr>
          <w:rFonts w:ascii="Times" w:hAnsi="Times"/>
          <w:color w:val="000000"/>
        </w:rPr>
        <w:t>and inserted into the pTZ57R/T plasmid (</w:t>
      </w:r>
      <w:proofErr w:type="spellStart"/>
      <w:r w:rsidRPr="00B1356A">
        <w:rPr>
          <w:rFonts w:ascii="Times" w:hAnsi="Times"/>
          <w:color w:val="000000"/>
        </w:rPr>
        <w:t>InsT</w:t>
      </w:r>
      <w:proofErr w:type="spellEnd"/>
      <w:r w:rsidRPr="00B1356A">
        <w:rPr>
          <w:rFonts w:ascii="Times" w:hAnsi="Times"/>
          <w:color w:val="000000"/>
        </w:rPr>
        <w:t>/</w:t>
      </w:r>
      <w:proofErr w:type="spellStart"/>
      <w:r w:rsidRPr="00B1356A">
        <w:rPr>
          <w:rFonts w:ascii="Times" w:hAnsi="Times"/>
          <w:color w:val="000000"/>
        </w:rPr>
        <w:t>Aclone</w:t>
      </w:r>
      <w:proofErr w:type="spellEnd"/>
      <w:r w:rsidRPr="00B1356A">
        <w:rPr>
          <w:rFonts w:ascii="Times" w:hAnsi="Times"/>
          <w:color w:val="000000"/>
        </w:rPr>
        <w:t xml:space="preserve"> PCR Product Cloning Kit, </w:t>
      </w:r>
      <w:proofErr w:type="spellStart"/>
      <w:r w:rsidRPr="00B1356A">
        <w:rPr>
          <w:rFonts w:ascii="Times" w:hAnsi="Times"/>
          <w:color w:val="000000"/>
        </w:rPr>
        <w:t>Fermentas</w:t>
      </w:r>
      <w:proofErr w:type="spellEnd"/>
      <w:r w:rsidRPr="00B1356A">
        <w:rPr>
          <w:rFonts w:ascii="Times" w:hAnsi="Times"/>
          <w:color w:val="000000"/>
        </w:rPr>
        <w:t xml:space="preserve">, Burlington, Canada). DNA sequencing was performed using Applied Biosystems 3730 DNA </w:t>
      </w:r>
      <w:proofErr w:type="spellStart"/>
      <w:r w:rsidRPr="00B1356A">
        <w:rPr>
          <w:rFonts w:ascii="Times" w:hAnsi="Times"/>
          <w:color w:val="000000"/>
        </w:rPr>
        <w:t>Analyzer</w:t>
      </w:r>
      <w:proofErr w:type="spellEnd"/>
      <w:r w:rsidRPr="00B1356A">
        <w:rPr>
          <w:rFonts w:ascii="Times" w:hAnsi="Times"/>
          <w:color w:val="000000"/>
        </w:rPr>
        <w:t xml:space="preserve"> (Applied Biosystems). Amplified sequences were compared to previously reported sequences of homologous genes from different </w:t>
      </w:r>
      <w:proofErr w:type="spellStart"/>
      <w:r w:rsidRPr="00B1356A">
        <w:rPr>
          <w:rFonts w:ascii="Times" w:hAnsi="Times"/>
          <w:color w:val="000000"/>
        </w:rPr>
        <w:t>salmonids</w:t>
      </w:r>
      <w:proofErr w:type="spellEnd"/>
      <w:r w:rsidRPr="00B1356A">
        <w:rPr>
          <w:rFonts w:ascii="Times" w:hAnsi="Times"/>
          <w:color w:val="000000"/>
        </w:rPr>
        <w:t xml:space="preserve"> using </w:t>
      </w:r>
      <w:proofErr w:type="spellStart"/>
      <w:proofErr w:type="gramStart"/>
      <w:r w:rsidRPr="00B1356A">
        <w:rPr>
          <w:rFonts w:ascii="Times" w:hAnsi="Times"/>
          <w:color w:val="000000"/>
        </w:rPr>
        <w:t>ClustalW</w:t>
      </w:r>
      <w:proofErr w:type="spellEnd"/>
      <w:r w:rsidRPr="00B1356A">
        <w:rPr>
          <w:rFonts w:ascii="Times" w:hAnsi="Times"/>
          <w:color w:val="000000"/>
        </w:rPr>
        <w:t xml:space="preserve">  from</w:t>
      </w:r>
      <w:proofErr w:type="gramEnd"/>
      <w:r w:rsidRPr="00B1356A">
        <w:rPr>
          <w:rFonts w:ascii="Times" w:hAnsi="Times"/>
          <w:color w:val="000000"/>
        </w:rPr>
        <w:t xml:space="preserve"> </w:t>
      </w:r>
      <w:proofErr w:type="spellStart"/>
      <w:r w:rsidRPr="00B1356A">
        <w:rPr>
          <w:rFonts w:ascii="Times" w:hAnsi="Times"/>
          <w:color w:val="000000"/>
        </w:rPr>
        <w:t>Bioedit</w:t>
      </w:r>
      <w:proofErr w:type="spellEnd"/>
      <w:r w:rsidRPr="00B1356A">
        <w:rPr>
          <w:rFonts w:ascii="Times" w:hAnsi="Times"/>
          <w:color w:val="000000"/>
        </w:rPr>
        <w:t xml:space="preserve"> Sequence Alignment Editor (</w:t>
      </w:r>
      <w:proofErr w:type="spellStart"/>
      <w:r w:rsidRPr="00B1356A">
        <w:rPr>
          <w:rFonts w:ascii="Times" w:hAnsi="Times"/>
          <w:color w:val="000000"/>
        </w:rPr>
        <w:t>BioEdit</w:t>
      </w:r>
      <w:proofErr w:type="spellEnd"/>
      <w:r w:rsidRPr="00B1356A">
        <w:rPr>
          <w:rFonts w:ascii="Times" w:hAnsi="Times"/>
          <w:color w:val="000000"/>
        </w:rPr>
        <w:t xml:space="preserve"> v7.0.5, Ibis Therapeutics, Carlsbad, CA).</w:t>
      </w:r>
    </w:p>
    <w:p w14:paraId="110A2BEC" w14:textId="77777777" w:rsidR="004F3F00" w:rsidRDefault="004F3F00" w:rsidP="00FD566D">
      <w:pPr>
        <w:spacing w:after="0" w:line="360" w:lineRule="auto"/>
        <w:rPr>
          <w:rFonts w:ascii="Times" w:hAnsi="Times"/>
          <w:b/>
          <w:i/>
        </w:rPr>
      </w:pPr>
    </w:p>
    <w:p w14:paraId="4E43C74A" w14:textId="77777777" w:rsidR="00FD566D" w:rsidRDefault="00FD566D" w:rsidP="00FD566D">
      <w:pPr>
        <w:spacing w:after="0" w:line="360" w:lineRule="auto"/>
        <w:rPr>
          <w:rFonts w:ascii="Times" w:hAnsi="Times"/>
          <w:b/>
          <w:i/>
        </w:rPr>
      </w:pPr>
      <w:proofErr w:type="gramStart"/>
      <w:r w:rsidRPr="002C1D2C">
        <w:rPr>
          <w:rFonts w:ascii="Times" w:hAnsi="Times"/>
          <w:b/>
          <w:i/>
        </w:rPr>
        <w:t>PCBs and PBDE analysis.</w:t>
      </w:r>
      <w:proofErr w:type="gramEnd"/>
      <w:r w:rsidRPr="002C1D2C">
        <w:rPr>
          <w:rFonts w:ascii="Times" w:hAnsi="Times"/>
          <w:b/>
          <w:i/>
        </w:rPr>
        <w:t xml:space="preserve"> </w:t>
      </w:r>
      <w:r>
        <w:rPr>
          <w:rFonts w:ascii="Times" w:hAnsi="Times"/>
          <w:b/>
          <w:i/>
        </w:rPr>
        <w:t xml:space="preserve"> </w:t>
      </w:r>
    </w:p>
    <w:p w14:paraId="19414876" w14:textId="07FD1EE5" w:rsidR="00FD566D" w:rsidRPr="002C1D2C" w:rsidRDefault="00FD566D" w:rsidP="00FD566D">
      <w:pPr>
        <w:spacing w:after="0" w:line="360" w:lineRule="auto"/>
        <w:rPr>
          <w:rFonts w:ascii="Times" w:hAnsi="Times"/>
          <w:b/>
          <w:i/>
        </w:rPr>
      </w:pPr>
      <w:r w:rsidRPr="00B1356A">
        <w:rPr>
          <w:rFonts w:ascii="Times" w:hAnsi="Times"/>
        </w:rPr>
        <w:t xml:space="preserve">Muscle samples were ground with activated sodium sulphate until a fine powder was obtained. Cellulose cartridges were filled with this mixture and TBB and PCB209 were added as standards. A </w:t>
      </w:r>
      <w:proofErr w:type="spellStart"/>
      <w:r w:rsidRPr="00B1356A">
        <w:rPr>
          <w:rFonts w:ascii="Times" w:hAnsi="Times"/>
        </w:rPr>
        <w:t>Soxhlet</w:t>
      </w:r>
      <w:proofErr w:type="spellEnd"/>
      <w:r w:rsidRPr="00B1356A">
        <w:rPr>
          <w:rFonts w:ascii="Times" w:hAnsi="Times"/>
        </w:rPr>
        <w:t xml:space="preserve"> extraction was done with </w:t>
      </w:r>
      <w:proofErr w:type="spellStart"/>
      <w:r w:rsidRPr="00B1356A">
        <w:rPr>
          <w:rFonts w:ascii="Times" w:hAnsi="Times"/>
        </w:rPr>
        <w:t>n-hexane</w:t>
      </w:r>
      <w:proofErr w:type="gramStart"/>
      <w:r w:rsidRPr="00B1356A">
        <w:rPr>
          <w:rFonts w:ascii="Times" w:hAnsi="Times"/>
        </w:rPr>
        <w:t>:dichloromethane</w:t>
      </w:r>
      <w:proofErr w:type="spellEnd"/>
      <w:proofErr w:type="gramEnd"/>
      <w:r w:rsidRPr="00B1356A">
        <w:rPr>
          <w:rFonts w:ascii="Times" w:hAnsi="Times"/>
        </w:rPr>
        <w:t xml:space="preserve"> (4:1) for 18 h. The extract was cleaned up with </w:t>
      </w:r>
      <w:proofErr w:type="spellStart"/>
      <w:r w:rsidRPr="00B1356A">
        <w:rPr>
          <w:rFonts w:ascii="Times" w:hAnsi="Times"/>
        </w:rPr>
        <w:t>sulfuric</w:t>
      </w:r>
      <w:proofErr w:type="spellEnd"/>
      <w:r w:rsidRPr="00B1356A">
        <w:rPr>
          <w:rFonts w:ascii="Times" w:hAnsi="Times"/>
        </w:rPr>
        <w:t xml:space="preserve"> acid (5 times), concentrated by vacuum rotatory evaporation (20ºC, 20 </w:t>
      </w:r>
      <w:proofErr w:type="spellStart"/>
      <w:r w:rsidRPr="00B1356A">
        <w:rPr>
          <w:rFonts w:ascii="Times" w:hAnsi="Times"/>
        </w:rPr>
        <w:t>Torr</w:t>
      </w:r>
      <w:proofErr w:type="spellEnd"/>
      <w:r w:rsidRPr="00B1356A">
        <w:rPr>
          <w:rFonts w:ascii="Times" w:hAnsi="Times"/>
        </w:rPr>
        <w:t xml:space="preserve">) and concentrated to near dryness under a gentle flow of nitrogen. Finally, the extract was </w:t>
      </w:r>
      <w:proofErr w:type="spellStart"/>
      <w:r w:rsidRPr="00B1356A">
        <w:rPr>
          <w:rFonts w:ascii="Times" w:hAnsi="Times"/>
        </w:rPr>
        <w:t>redissolved</w:t>
      </w:r>
      <w:proofErr w:type="spellEnd"/>
      <w:r w:rsidRPr="00B1356A">
        <w:rPr>
          <w:rFonts w:ascii="Times" w:hAnsi="Times"/>
        </w:rPr>
        <w:t xml:space="preserve"> in 50µl of isooctane. Before chromatographic analysis, an internal standard of PCB142 was added to correct for instrument variability. Samples were </w:t>
      </w:r>
      <w:proofErr w:type="spellStart"/>
      <w:r w:rsidRPr="00B1356A">
        <w:rPr>
          <w:rFonts w:ascii="Times" w:hAnsi="Times"/>
        </w:rPr>
        <w:t>analyzed</w:t>
      </w:r>
      <w:proofErr w:type="spellEnd"/>
      <w:r w:rsidRPr="00B1356A">
        <w:rPr>
          <w:rFonts w:ascii="Times" w:hAnsi="Times"/>
        </w:rPr>
        <w:t xml:space="preserve"> for PCBs by GC-ECD (Hewlett-Packard 5890 series II) with a 60 m x 0.25 mm </w:t>
      </w:r>
      <w:proofErr w:type="spellStart"/>
      <w:r w:rsidRPr="00B1356A">
        <w:rPr>
          <w:rFonts w:ascii="Times" w:hAnsi="Times"/>
        </w:rPr>
        <w:t>i.d.</w:t>
      </w:r>
      <w:proofErr w:type="spellEnd"/>
      <w:r w:rsidRPr="00B1356A">
        <w:rPr>
          <w:rFonts w:ascii="Times" w:hAnsi="Times"/>
        </w:rPr>
        <w:t xml:space="preserve"> DB-5 capillary column (J&amp;W Scientific, Folsom, CA) coated with 5% phenyl/95% </w:t>
      </w:r>
      <w:proofErr w:type="spellStart"/>
      <w:r w:rsidRPr="00B1356A">
        <w:rPr>
          <w:rFonts w:ascii="Times" w:hAnsi="Times"/>
        </w:rPr>
        <w:t>methylpolysiloxane</w:t>
      </w:r>
      <w:proofErr w:type="spellEnd"/>
      <w:r w:rsidRPr="00B1356A">
        <w:rPr>
          <w:rFonts w:ascii="Times" w:hAnsi="Times"/>
        </w:rPr>
        <w:t xml:space="preserve"> (film thickness 0.25 m). The GC operated in </w:t>
      </w:r>
      <w:proofErr w:type="spellStart"/>
      <w:r w:rsidRPr="00B1356A">
        <w:rPr>
          <w:rFonts w:ascii="Times" w:hAnsi="Times"/>
        </w:rPr>
        <w:t>splitless</w:t>
      </w:r>
      <w:proofErr w:type="spellEnd"/>
      <w:r w:rsidRPr="00B1356A">
        <w:rPr>
          <w:rFonts w:ascii="Times" w:hAnsi="Times"/>
        </w:rPr>
        <w:t xml:space="preserve"> mode, and the oven temperature program started at 90ºC (held for 2 min), ramped to 150ºC at 15ºC·min</w:t>
      </w:r>
      <w:r w:rsidRPr="00A71A8B">
        <w:rPr>
          <w:rFonts w:ascii="Times" w:hAnsi="Times"/>
          <w:vertAlign w:val="superscript"/>
        </w:rPr>
        <w:t>-1</w:t>
      </w:r>
      <w:r w:rsidRPr="00B1356A">
        <w:rPr>
          <w:rFonts w:ascii="Times" w:hAnsi="Times"/>
        </w:rPr>
        <w:t xml:space="preserve"> and then ramped to 290ºC at 4ºC·min</w:t>
      </w:r>
      <w:r w:rsidRPr="00A71A8B">
        <w:rPr>
          <w:rFonts w:ascii="Times" w:hAnsi="Times"/>
          <w:vertAlign w:val="superscript"/>
        </w:rPr>
        <w:t>-1</w:t>
      </w:r>
      <w:r w:rsidRPr="00B1356A">
        <w:rPr>
          <w:rFonts w:ascii="Times" w:hAnsi="Times"/>
        </w:rPr>
        <w:t xml:space="preserve"> (holding time 20 min). Injector and detector temperatures were 280 and 310ºC, respectively. Helium and nitrogen were used as carrier (1.5 mL·min</w:t>
      </w:r>
      <w:r w:rsidRPr="00A71A8B">
        <w:rPr>
          <w:rFonts w:ascii="Times" w:hAnsi="Times"/>
          <w:vertAlign w:val="superscript"/>
        </w:rPr>
        <w:t>-1</w:t>
      </w:r>
      <w:r w:rsidRPr="00B1356A">
        <w:rPr>
          <w:rFonts w:ascii="Times" w:hAnsi="Times"/>
        </w:rPr>
        <w:t>) and makeup (60 mL·min</w:t>
      </w:r>
      <w:r w:rsidRPr="00A71A8B">
        <w:rPr>
          <w:rFonts w:ascii="Times" w:hAnsi="Times"/>
          <w:vertAlign w:val="superscript"/>
        </w:rPr>
        <w:t>-1</w:t>
      </w:r>
      <w:r w:rsidRPr="00B1356A">
        <w:rPr>
          <w:rFonts w:ascii="Times" w:hAnsi="Times"/>
        </w:rPr>
        <w:t xml:space="preserve">) gases, respectively. PBDE were </w:t>
      </w:r>
      <w:proofErr w:type="spellStart"/>
      <w:r w:rsidRPr="00B1356A">
        <w:rPr>
          <w:rFonts w:ascii="Times" w:hAnsi="Times"/>
        </w:rPr>
        <w:t>analyzed</w:t>
      </w:r>
      <w:proofErr w:type="spellEnd"/>
      <w:r w:rsidRPr="00B1356A">
        <w:rPr>
          <w:rFonts w:ascii="Times" w:hAnsi="Times"/>
        </w:rPr>
        <w:t xml:space="preserve"> by negative ion chemical ionization mass spectrometry coupled to gas chromatography (GC-MS-NICI). A GC system from Agilent Technologies 6890A (USA) was coupled to an MS detector 5973N. The system was equipped with a HP-5MS capillary column (60 m x 0.25 mm x 0.25 m film thickness). The oven temperature program was from 110ºC (held for 1 min) to 180ºC at </w:t>
      </w:r>
      <w:r w:rsidRPr="00B1356A">
        <w:rPr>
          <w:rFonts w:ascii="Times" w:hAnsi="Times"/>
        </w:rPr>
        <w:lastRenderedPageBreak/>
        <w:t>8ºC·min</w:t>
      </w:r>
      <w:r w:rsidRPr="00A71A8B">
        <w:rPr>
          <w:rFonts w:ascii="Times" w:hAnsi="Times"/>
          <w:vertAlign w:val="superscript"/>
        </w:rPr>
        <w:t>-1</w:t>
      </w:r>
      <w:r w:rsidRPr="00B1356A">
        <w:rPr>
          <w:rFonts w:ascii="Times" w:hAnsi="Times"/>
        </w:rPr>
        <w:t xml:space="preserve"> (held for 1 min), then to 240ºC at 2ºC·min</w:t>
      </w:r>
      <w:r w:rsidRPr="00A71A8B">
        <w:rPr>
          <w:rFonts w:ascii="Times" w:hAnsi="Times"/>
          <w:vertAlign w:val="superscript"/>
        </w:rPr>
        <w:t>-1</w:t>
      </w:r>
      <w:r w:rsidRPr="00B1356A">
        <w:rPr>
          <w:rFonts w:ascii="Times" w:hAnsi="Times"/>
        </w:rPr>
        <w:t xml:space="preserve"> (held for 5 min) and finally to 310ºC at 2ºC·min</w:t>
      </w:r>
      <w:r w:rsidRPr="00A71A8B">
        <w:rPr>
          <w:rFonts w:ascii="Times" w:hAnsi="Times"/>
          <w:vertAlign w:val="superscript"/>
        </w:rPr>
        <w:t>-1</w:t>
      </w:r>
      <w:r w:rsidRPr="00B1356A">
        <w:rPr>
          <w:rFonts w:ascii="Times" w:hAnsi="Times"/>
        </w:rPr>
        <w:t xml:space="preserve"> (held for 15 min). Helium was used as a carrier gas (10 psi) and ammonia as ionization gas (1.6·10 Pa). Transfer line and </w:t>
      </w:r>
      <w:proofErr w:type="spellStart"/>
      <w:r w:rsidRPr="00B1356A">
        <w:rPr>
          <w:rFonts w:ascii="Times" w:hAnsi="Times"/>
        </w:rPr>
        <w:t>quadrupole</w:t>
      </w:r>
      <w:proofErr w:type="spellEnd"/>
      <w:r w:rsidRPr="00B1356A">
        <w:rPr>
          <w:rFonts w:ascii="Times" w:hAnsi="Times"/>
        </w:rPr>
        <w:t xml:space="preserve"> temperatures were 280 and 150ºC, respectively. Quantification was performed at </w:t>
      </w:r>
      <w:proofErr w:type="gramStart"/>
      <w:r w:rsidRPr="00B1356A">
        <w:rPr>
          <w:rFonts w:ascii="Times" w:hAnsi="Times"/>
        </w:rPr>
        <w:t>a</w:t>
      </w:r>
      <w:proofErr w:type="gramEnd"/>
      <w:r w:rsidRPr="00B1356A">
        <w:rPr>
          <w:rFonts w:ascii="Times" w:hAnsi="Times"/>
        </w:rPr>
        <w:t xml:space="preserve"> m/z value of 79 [Br]</w:t>
      </w:r>
      <w:r w:rsidRPr="00A71A8B">
        <w:rPr>
          <w:rFonts w:ascii="Times" w:hAnsi="Times"/>
          <w:vertAlign w:val="superscript"/>
        </w:rPr>
        <w:t>-</w:t>
      </w:r>
      <w:r w:rsidRPr="00B1356A">
        <w:rPr>
          <w:rFonts w:ascii="Times" w:hAnsi="Times"/>
        </w:rPr>
        <w:t xml:space="preserve"> which is the base peak of all PBDEs monitored. Confirmation was done at m/z values of 81 [Br]</w:t>
      </w:r>
      <w:r w:rsidRPr="00A71A8B">
        <w:rPr>
          <w:rFonts w:ascii="Times" w:hAnsi="Times"/>
          <w:vertAlign w:val="superscript"/>
        </w:rPr>
        <w:t>-</w:t>
      </w:r>
      <w:r w:rsidRPr="00B1356A">
        <w:rPr>
          <w:rFonts w:ascii="Times" w:hAnsi="Times"/>
        </w:rPr>
        <w:t>, 161 [HBr2]</w:t>
      </w:r>
      <w:r w:rsidRPr="00A71A8B">
        <w:rPr>
          <w:rFonts w:ascii="Times" w:hAnsi="Times"/>
          <w:vertAlign w:val="superscript"/>
        </w:rPr>
        <w:t>-</w:t>
      </w:r>
      <w:r w:rsidRPr="00B1356A">
        <w:rPr>
          <w:rFonts w:ascii="Times" w:hAnsi="Times"/>
        </w:rPr>
        <w:t>, 327, 405, 483, 563 and 643, corresponding to [M]</w:t>
      </w:r>
      <w:r w:rsidRPr="00A71A8B">
        <w:rPr>
          <w:rFonts w:ascii="Times" w:hAnsi="Times"/>
          <w:vertAlign w:val="superscript"/>
        </w:rPr>
        <w:t>-</w:t>
      </w:r>
      <w:r w:rsidRPr="00B1356A">
        <w:rPr>
          <w:rFonts w:ascii="Times" w:hAnsi="Times"/>
        </w:rPr>
        <w:t xml:space="preserve"> or [M-</w:t>
      </w:r>
      <w:proofErr w:type="spellStart"/>
      <w:r w:rsidRPr="00B1356A">
        <w:rPr>
          <w:rFonts w:ascii="Times" w:hAnsi="Times"/>
        </w:rPr>
        <w:t>HBr</w:t>
      </w:r>
      <w:proofErr w:type="spellEnd"/>
      <w:r w:rsidRPr="00B1356A">
        <w:rPr>
          <w:rFonts w:ascii="Times" w:hAnsi="Times"/>
        </w:rPr>
        <w:t xml:space="preserve"> 2]</w:t>
      </w:r>
      <w:r w:rsidRPr="00A71A8B">
        <w:rPr>
          <w:rFonts w:ascii="Times" w:hAnsi="Times"/>
          <w:vertAlign w:val="superscript"/>
        </w:rPr>
        <w:t>-</w:t>
      </w:r>
      <w:r w:rsidRPr="00B1356A">
        <w:rPr>
          <w:rFonts w:ascii="Times" w:hAnsi="Times"/>
        </w:rPr>
        <w:t>. Retention time shifts could not be higher than 1 sec.</w:t>
      </w:r>
    </w:p>
    <w:p w14:paraId="7885A3E4" w14:textId="77777777" w:rsidR="00DC3745" w:rsidRDefault="00DC3745"/>
    <w:p w14:paraId="39ED578B" w14:textId="77777777" w:rsidR="004F3F00" w:rsidRDefault="004F3F00"/>
    <w:p w14:paraId="614430C2" w14:textId="77777777" w:rsidR="004F3F00" w:rsidRDefault="004F3F00" w:rsidP="004F3F00">
      <w:pPr>
        <w:spacing w:after="0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>
        <w:rPr>
          <w:noProof/>
        </w:rPr>
        <w:t>1</w:t>
      </w:r>
      <w:r>
        <w:rPr>
          <w:noProof/>
        </w:rPr>
        <w:tab/>
        <w:t>Pfaffl, M. W. A new mathematical model for relative quantification in real-time RT-PCR.</w:t>
      </w:r>
      <w:r w:rsidRPr="004F3F00">
        <w:rPr>
          <w:i/>
          <w:noProof/>
        </w:rPr>
        <w:t xml:space="preserve"> Nucleic Acids Research</w:t>
      </w:r>
      <w:r>
        <w:rPr>
          <w:noProof/>
        </w:rPr>
        <w:t xml:space="preserve"> </w:t>
      </w:r>
      <w:r w:rsidRPr="004F3F00">
        <w:rPr>
          <w:b/>
          <w:noProof/>
        </w:rPr>
        <w:t>29</w:t>
      </w:r>
      <w:r>
        <w:rPr>
          <w:noProof/>
        </w:rPr>
        <w:t xml:space="preserve"> (2001).</w:t>
      </w:r>
      <w:bookmarkEnd w:id="1"/>
    </w:p>
    <w:p w14:paraId="100F6456" w14:textId="77777777" w:rsidR="004F3F00" w:rsidRDefault="004F3F00" w:rsidP="004F3F00">
      <w:pPr>
        <w:ind w:left="720" w:hanging="720"/>
        <w:rPr>
          <w:noProof/>
        </w:rPr>
      </w:pPr>
      <w:bookmarkStart w:id="2" w:name="_ENREF_2"/>
      <w:r>
        <w:rPr>
          <w:noProof/>
        </w:rPr>
        <w:t>2</w:t>
      </w:r>
      <w:r>
        <w:rPr>
          <w:noProof/>
        </w:rPr>
        <w:tab/>
        <w:t>Quirós, L.</w:t>
      </w:r>
      <w:r w:rsidRPr="004F3F00">
        <w:rPr>
          <w:i/>
          <w:noProof/>
        </w:rPr>
        <w:t xml:space="preserve"> et al.</w:t>
      </w:r>
      <w:r>
        <w:rPr>
          <w:noProof/>
        </w:rPr>
        <w:t xml:space="preserve"> Physiological response to persistent organic pollutants in fish from mountain lakes: Analysis of Cyp1A gene expression in natural populations of Salmo trutta. </w:t>
      </w:r>
      <w:r w:rsidRPr="004F3F00">
        <w:rPr>
          <w:i/>
          <w:noProof/>
        </w:rPr>
        <w:t>Environmental Science &amp; Technology</w:t>
      </w:r>
      <w:r>
        <w:rPr>
          <w:noProof/>
        </w:rPr>
        <w:t xml:space="preserve"> </w:t>
      </w:r>
      <w:r w:rsidRPr="004F3F00">
        <w:rPr>
          <w:b/>
          <w:noProof/>
        </w:rPr>
        <w:t>41</w:t>
      </w:r>
      <w:r>
        <w:rPr>
          <w:noProof/>
        </w:rPr>
        <w:t>, 5154-5160, doi:10.1021/es070455p (2007).</w:t>
      </w:r>
      <w:bookmarkEnd w:id="2"/>
    </w:p>
    <w:p w14:paraId="3988F343" w14:textId="77777777" w:rsidR="004F3F00" w:rsidRDefault="004F3F00" w:rsidP="004F3F00">
      <w:pPr>
        <w:rPr>
          <w:noProof/>
        </w:rPr>
      </w:pPr>
    </w:p>
    <w:p w14:paraId="0FF26048" w14:textId="77777777" w:rsidR="00E6546E" w:rsidRDefault="004F3F00">
      <w:pPr>
        <w:sectPr w:rsidR="00E6546E" w:rsidSect="00D00DBD">
          <w:pgSz w:w="11900" w:h="16840"/>
          <w:pgMar w:top="1417" w:right="1701" w:bottom="1417" w:left="1701" w:header="708" w:footer="708" w:gutter="0"/>
          <w:cols w:space="708"/>
        </w:sectPr>
      </w:pPr>
      <w:r>
        <w:fldChar w:fldCharType="end"/>
      </w:r>
    </w:p>
    <w:tbl>
      <w:tblPr>
        <w:tblW w:w="0" w:type="auto"/>
        <w:tblLayout w:type="fixed"/>
        <w:tblCellMar>
          <w:left w:w="54" w:type="dxa"/>
          <w:right w:w="54" w:type="dxa"/>
        </w:tblCellMar>
        <w:tblLook w:val="0000" w:firstRow="0" w:lastRow="0" w:firstColumn="0" w:lastColumn="0" w:noHBand="0" w:noVBand="0"/>
      </w:tblPr>
      <w:tblGrid>
        <w:gridCol w:w="2322"/>
        <w:gridCol w:w="1908"/>
        <w:gridCol w:w="1570"/>
        <w:gridCol w:w="1560"/>
        <w:gridCol w:w="1650"/>
        <w:gridCol w:w="1650"/>
        <w:gridCol w:w="951"/>
      </w:tblGrid>
      <w:tr w:rsidR="00E6546E" w:rsidRPr="00E6546E" w14:paraId="2B4791BD" w14:textId="77777777" w:rsidTr="00E6546E">
        <w:trPr>
          <w:trHeight w:val="280"/>
        </w:trPr>
        <w:tc>
          <w:tcPr>
            <w:tcW w:w="10660" w:type="dxa"/>
            <w:gridSpan w:val="6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63E8484A" w14:textId="7DF16465" w:rsidR="00E6546E" w:rsidRPr="00E6546E" w:rsidRDefault="00E6546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Verdana" w:hAnsi="Verdana" w:cs="Verdana"/>
                <w:sz w:val="20"/>
                <w:szCs w:val="20"/>
                <w:lang w:val="es-ES"/>
              </w:rPr>
            </w:pPr>
            <w:proofErr w:type="spellStart"/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lastRenderedPageBreak/>
              <w:t>Table</w:t>
            </w:r>
            <w:proofErr w:type="spellEnd"/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 xml:space="preserve"> S</w:t>
            </w:r>
            <w:r w:rsidR="006D5F7B">
              <w:rPr>
                <w:rFonts w:ascii="Verdana" w:hAnsi="Verdana" w:cs="Verdana"/>
                <w:sz w:val="20"/>
                <w:szCs w:val="20"/>
                <w:lang w:val="es-ES"/>
              </w:rPr>
              <w:t>T</w:t>
            </w:r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 xml:space="preserve">1. </w:t>
            </w:r>
            <w:proofErr w:type="spellStart"/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Physical</w:t>
            </w:r>
            <w:proofErr w:type="spellEnd"/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 xml:space="preserve"> </w:t>
            </w:r>
            <w:proofErr w:type="spellStart"/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characeristics</w:t>
            </w:r>
            <w:proofErr w:type="spellEnd"/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 xml:space="preserve"> of </w:t>
            </w:r>
            <w:proofErr w:type="spellStart"/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lakes</w:t>
            </w:r>
            <w:proofErr w:type="spellEnd"/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 xml:space="preserve"> </w:t>
            </w:r>
            <w:proofErr w:type="spellStart"/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sampled</w:t>
            </w:r>
            <w:proofErr w:type="spellEnd"/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 xml:space="preserve"> in </w:t>
            </w:r>
            <w:proofErr w:type="spellStart"/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this</w:t>
            </w:r>
            <w:proofErr w:type="spellEnd"/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 xml:space="preserve"> </w:t>
            </w:r>
            <w:proofErr w:type="spellStart"/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study</w:t>
            </w:r>
            <w:proofErr w:type="spellEnd"/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</w:tcPr>
          <w:p w14:paraId="612A3531" w14:textId="77777777" w:rsidR="00E6546E" w:rsidRPr="00E6546E" w:rsidRDefault="00E6546E">
            <w:pPr>
              <w:widowControl w:val="0"/>
              <w:autoSpaceDE w:val="0"/>
              <w:autoSpaceDN w:val="0"/>
              <w:adjustRightInd w:val="0"/>
              <w:rPr>
                <w:rFonts w:ascii="Verdana" w:hAnsi="Verdana" w:cs="Verdana"/>
                <w:sz w:val="20"/>
                <w:szCs w:val="20"/>
                <w:lang w:val="es-ES"/>
              </w:rPr>
            </w:pPr>
          </w:p>
        </w:tc>
      </w:tr>
      <w:tr w:rsidR="00E6546E" w:rsidRPr="00E6546E" w14:paraId="12972D8F" w14:textId="77777777" w:rsidTr="00E6546E">
        <w:trPr>
          <w:trHeight w:val="520"/>
        </w:trPr>
        <w:tc>
          <w:tcPr>
            <w:tcW w:w="2322" w:type="dxa"/>
            <w:tcBorders>
              <w:top w:val="nil"/>
              <w:left w:val="nil"/>
              <w:bottom w:val="nil"/>
              <w:right w:val="nil"/>
            </w:tcBorders>
          </w:tcPr>
          <w:p w14:paraId="73AEB994" w14:textId="77777777" w:rsidR="00E6546E" w:rsidRPr="00E6546E" w:rsidRDefault="00E6546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Verdana" w:hAnsi="Verdana" w:cs="Verdana"/>
                <w:sz w:val="20"/>
                <w:szCs w:val="20"/>
                <w:lang w:val="es-ES"/>
              </w:rPr>
            </w:pPr>
            <w:proofErr w:type="spellStart"/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Region</w:t>
            </w:r>
            <w:proofErr w:type="spellEnd"/>
          </w:p>
        </w:tc>
        <w:tc>
          <w:tcPr>
            <w:tcW w:w="1908" w:type="dxa"/>
            <w:tcBorders>
              <w:top w:val="nil"/>
              <w:left w:val="nil"/>
              <w:bottom w:val="nil"/>
              <w:right w:val="nil"/>
            </w:tcBorders>
          </w:tcPr>
          <w:p w14:paraId="11124C45" w14:textId="77777777" w:rsidR="00E6546E" w:rsidRPr="00E6546E" w:rsidRDefault="00E6546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Verdana" w:hAnsi="Verdana" w:cs="Verdana"/>
                <w:sz w:val="20"/>
                <w:szCs w:val="20"/>
                <w:lang w:val="es-ES"/>
              </w:rPr>
            </w:pPr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 xml:space="preserve">Lake </w:t>
            </w:r>
            <w:proofErr w:type="spellStart"/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name</w:t>
            </w:r>
            <w:proofErr w:type="spellEnd"/>
          </w:p>
        </w:tc>
        <w:tc>
          <w:tcPr>
            <w:tcW w:w="1570" w:type="dxa"/>
            <w:tcBorders>
              <w:top w:val="nil"/>
              <w:left w:val="nil"/>
              <w:bottom w:val="nil"/>
              <w:right w:val="nil"/>
            </w:tcBorders>
          </w:tcPr>
          <w:p w14:paraId="06049CF5" w14:textId="77777777" w:rsidR="00E6546E" w:rsidRPr="00E6546E" w:rsidRDefault="00E6546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Verdana" w:hAnsi="Verdana" w:cs="Verdana"/>
                <w:sz w:val="20"/>
                <w:szCs w:val="20"/>
                <w:lang w:val="es-ES"/>
              </w:rPr>
            </w:pPr>
            <w:proofErr w:type="spellStart"/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Latitude</w:t>
            </w:r>
            <w:proofErr w:type="spellEnd"/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 xml:space="preserve"> N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7A0604B8" w14:textId="77777777" w:rsidR="00E6546E" w:rsidRPr="00E6546E" w:rsidRDefault="00E6546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Verdana" w:hAnsi="Verdana" w:cs="Verdana"/>
                <w:sz w:val="20"/>
                <w:szCs w:val="20"/>
                <w:lang w:val="es-ES"/>
              </w:rPr>
            </w:pPr>
            <w:proofErr w:type="spellStart"/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Longitude</w:t>
            </w:r>
            <w:proofErr w:type="spellEnd"/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 xml:space="preserve"> E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</w:tcPr>
          <w:p w14:paraId="53EFFD01" w14:textId="77777777" w:rsidR="00E6546E" w:rsidRPr="00E6546E" w:rsidRDefault="00E6546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Verdana" w:hAnsi="Verdana" w:cs="Verdana"/>
                <w:sz w:val="20"/>
                <w:szCs w:val="20"/>
                <w:lang w:val="es-ES"/>
              </w:rPr>
            </w:pPr>
            <w:proofErr w:type="spellStart"/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Altitude</w:t>
            </w:r>
            <w:proofErr w:type="spellEnd"/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 xml:space="preserve"> ASL (m) 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</w:tcPr>
          <w:p w14:paraId="38C9FA70" w14:textId="77777777" w:rsidR="00E6546E" w:rsidRPr="00E6546E" w:rsidRDefault="00E6546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Verdana" w:hAnsi="Verdana" w:cs="Verdana"/>
                <w:sz w:val="20"/>
                <w:szCs w:val="20"/>
                <w:lang w:val="es-ES"/>
              </w:rPr>
            </w:pPr>
            <w:proofErr w:type="spellStart"/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Average</w:t>
            </w:r>
            <w:proofErr w:type="spellEnd"/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 xml:space="preserve"> </w:t>
            </w:r>
            <w:proofErr w:type="spellStart"/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Temperature</w:t>
            </w:r>
            <w:proofErr w:type="spellEnd"/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 xml:space="preserve"> (</w:t>
            </w:r>
            <w:proofErr w:type="spellStart"/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ºC</w:t>
            </w:r>
            <w:proofErr w:type="spellEnd"/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)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</w:tcPr>
          <w:p w14:paraId="379963D1" w14:textId="77777777" w:rsidR="00E6546E" w:rsidRPr="00E6546E" w:rsidRDefault="00E6546E">
            <w:pPr>
              <w:widowControl w:val="0"/>
              <w:autoSpaceDE w:val="0"/>
              <w:autoSpaceDN w:val="0"/>
              <w:adjustRightInd w:val="0"/>
              <w:rPr>
                <w:rFonts w:ascii="Verdana" w:hAnsi="Verdana" w:cs="Verdana"/>
                <w:sz w:val="20"/>
                <w:szCs w:val="20"/>
                <w:lang w:val="es-ES"/>
              </w:rPr>
            </w:pPr>
          </w:p>
        </w:tc>
      </w:tr>
      <w:tr w:rsidR="00E6546E" w:rsidRPr="00E6546E" w14:paraId="1C64FEAC" w14:textId="77777777" w:rsidTr="00E6546E">
        <w:trPr>
          <w:trHeight w:val="260"/>
        </w:trPr>
        <w:tc>
          <w:tcPr>
            <w:tcW w:w="2322" w:type="dxa"/>
            <w:tcBorders>
              <w:top w:val="nil"/>
              <w:left w:val="nil"/>
              <w:bottom w:val="nil"/>
              <w:right w:val="nil"/>
            </w:tcBorders>
          </w:tcPr>
          <w:p w14:paraId="4CBB7840" w14:textId="77777777" w:rsidR="00E6546E" w:rsidRPr="00E6546E" w:rsidRDefault="00E6546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Verdana" w:hAnsi="Verdana" w:cs="Verdana"/>
                <w:sz w:val="20"/>
                <w:szCs w:val="20"/>
                <w:lang w:val="es-ES"/>
              </w:rPr>
            </w:pPr>
            <w:proofErr w:type="spellStart"/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Pyrenees</w:t>
            </w:r>
            <w:proofErr w:type="spellEnd"/>
          </w:p>
        </w:tc>
        <w:tc>
          <w:tcPr>
            <w:tcW w:w="1908" w:type="dxa"/>
            <w:tcBorders>
              <w:top w:val="nil"/>
              <w:left w:val="nil"/>
              <w:bottom w:val="nil"/>
              <w:right w:val="nil"/>
            </w:tcBorders>
          </w:tcPr>
          <w:p w14:paraId="4F011D05" w14:textId="77777777" w:rsidR="00E6546E" w:rsidRPr="00E6546E" w:rsidRDefault="00E6546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Verdana" w:hAnsi="Verdana" w:cs="Verdana"/>
                <w:sz w:val="20"/>
                <w:szCs w:val="20"/>
                <w:lang w:val="es-ES"/>
              </w:rPr>
            </w:pPr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 xml:space="preserve">Vidal </w:t>
            </w:r>
            <w:proofErr w:type="spellStart"/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d'Amunt</w:t>
            </w:r>
            <w:proofErr w:type="spellEnd"/>
          </w:p>
        </w:tc>
        <w:tc>
          <w:tcPr>
            <w:tcW w:w="1570" w:type="dxa"/>
            <w:tcBorders>
              <w:top w:val="nil"/>
              <w:left w:val="nil"/>
              <w:bottom w:val="nil"/>
              <w:right w:val="nil"/>
            </w:tcBorders>
          </w:tcPr>
          <w:p w14:paraId="78C326A0" w14:textId="77777777" w:rsidR="00E6546E" w:rsidRPr="00E6546E" w:rsidRDefault="00E6546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Verdana" w:hAnsi="Verdana" w:cs="Verdana"/>
                <w:sz w:val="20"/>
                <w:szCs w:val="20"/>
                <w:lang w:val="es-ES"/>
              </w:rPr>
            </w:pPr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42.53281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71ADB1D9" w14:textId="77777777" w:rsidR="00E6546E" w:rsidRPr="00E6546E" w:rsidRDefault="00E6546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Verdana" w:hAnsi="Verdana" w:cs="Verdana"/>
                <w:sz w:val="20"/>
                <w:szCs w:val="20"/>
                <w:lang w:val="es-ES"/>
              </w:rPr>
            </w:pPr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0.99351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</w:tcPr>
          <w:p w14:paraId="2F8CB710" w14:textId="77777777" w:rsidR="00E6546E" w:rsidRPr="00E6546E" w:rsidRDefault="00E6546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Verdana" w:hAnsi="Verdana" w:cs="Verdana"/>
                <w:sz w:val="20"/>
                <w:szCs w:val="20"/>
                <w:lang w:val="es-ES"/>
              </w:rPr>
            </w:pPr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2688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</w:tcPr>
          <w:p w14:paraId="4457A393" w14:textId="77777777" w:rsidR="00E6546E" w:rsidRPr="00E6546E" w:rsidRDefault="00E6546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Verdana" w:hAnsi="Verdana" w:cs="Verdana"/>
                <w:sz w:val="20"/>
                <w:szCs w:val="20"/>
                <w:lang w:val="es-ES"/>
              </w:rPr>
            </w:pPr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1.0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</w:tcPr>
          <w:p w14:paraId="712B122B" w14:textId="77777777" w:rsidR="00E6546E" w:rsidRPr="00E6546E" w:rsidRDefault="00E6546E">
            <w:pPr>
              <w:widowControl w:val="0"/>
              <w:autoSpaceDE w:val="0"/>
              <w:autoSpaceDN w:val="0"/>
              <w:adjustRightInd w:val="0"/>
              <w:rPr>
                <w:rFonts w:ascii="Verdana" w:hAnsi="Verdana" w:cs="Verdana"/>
                <w:sz w:val="20"/>
                <w:szCs w:val="20"/>
                <w:lang w:val="es-ES"/>
              </w:rPr>
            </w:pPr>
          </w:p>
        </w:tc>
      </w:tr>
      <w:tr w:rsidR="00E6546E" w:rsidRPr="00E6546E" w14:paraId="003BF55E" w14:textId="77777777" w:rsidTr="00E6546E">
        <w:trPr>
          <w:trHeight w:val="260"/>
        </w:trPr>
        <w:tc>
          <w:tcPr>
            <w:tcW w:w="2322" w:type="dxa"/>
            <w:tcBorders>
              <w:top w:val="nil"/>
              <w:left w:val="nil"/>
              <w:bottom w:val="nil"/>
              <w:right w:val="nil"/>
            </w:tcBorders>
          </w:tcPr>
          <w:p w14:paraId="698ADA7C" w14:textId="77777777" w:rsidR="00E6546E" w:rsidRPr="00E6546E" w:rsidRDefault="00E6546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Verdana" w:hAnsi="Verdana" w:cs="Verdana"/>
                <w:sz w:val="20"/>
                <w:szCs w:val="20"/>
                <w:lang w:val="es-ES"/>
              </w:rPr>
            </w:pPr>
            <w:proofErr w:type="spellStart"/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Pyrenees</w:t>
            </w:r>
            <w:proofErr w:type="spellEnd"/>
          </w:p>
        </w:tc>
        <w:tc>
          <w:tcPr>
            <w:tcW w:w="1908" w:type="dxa"/>
            <w:tcBorders>
              <w:top w:val="nil"/>
              <w:left w:val="nil"/>
              <w:bottom w:val="nil"/>
              <w:right w:val="nil"/>
            </w:tcBorders>
          </w:tcPr>
          <w:p w14:paraId="0EECA443" w14:textId="77777777" w:rsidR="00E6546E" w:rsidRPr="00E6546E" w:rsidRDefault="00E6546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Verdana" w:hAnsi="Verdana" w:cs="Verdana"/>
                <w:sz w:val="20"/>
                <w:szCs w:val="20"/>
                <w:lang w:val="es-ES"/>
              </w:rPr>
            </w:pPr>
            <w:proofErr w:type="spellStart"/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Xic</w:t>
            </w:r>
            <w:proofErr w:type="spellEnd"/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 xml:space="preserve"> de </w:t>
            </w:r>
            <w:proofErr w:type="spellStart"/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Colomina</w:t>
            </w:r>
            <w:proofErr w:type="spellEnd"/>
          </w:p>
        </w:tc>
        <w:tc>
          <w:tcPr>
            <w:tcW w:w="1570" w:type="dxa"/>
            <w:tcBorders>
              <w:top w:val="nil"/>
              <w:left w:val="nil"/>
              <w:bottom w:val="nil"/>
              <w:right w:val="nil"/>
            </w:tcBorders>
          </w:tcPr>
          <w:p w14:paraId="27665052" w14:textId="77777777" w:rsidR="00E6546E" w:rsidRPr="00E6546E" w:rsidRDefault="00E6546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Verdana" w:hAnsi="Verdana" w:cs="Verdana"/>
                <w:sz w:val="20"/>
                <w:szCs w:val="20"/>
                <w:lang w:val="es-ES"/>
              </w:rPr>
            </w:pPr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42.52149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1B241330" w14:textId="77777777" w:rsidR="00E6546E" w:rsidRPr="00E6546E" w:rsidRDefault="00E6546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Verdana" w:hAnsi="Verdana" w:cs="Verdana"/>
                <w:sz w:val="20"/>
                <w:szCs w:val="20"/>
                <w:lang w:val="es-ES"/>
              </w:rPr>
            </w:pPr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0.99564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</w:tcPr>
          <w:p w14:paraId="5200D128" w14:textId="77777777" w:rsidR="00E6546E" w:rsidRPr="00E6546E" w:rsidRDefault="00E6546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Verdana" w:hAnsi="Verdana" w:cs="Verdana"/>
                <w:sz w:val="20"/>
                <w:szCs w:val="20"/>
                <w:lang w:val="es-ES"/>
              </w:rPr>
            </w:pPr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2425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</w:tcPr>
          <w:p w14:paraId="0464D8A1" w14:textId="77777777" w:rsidR="00E6546E" w:rsidRPr="00E6546E" w:rsidRDefault="00E6546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Verdana" w:hAnsi="Verdana" w:cs="Verdana"/>
                <w:sz w:val="20"/>
                <w:szCs w:val="20"/>
                <w:lang w:val="es-ES"/>
              </w:rPr>
            </w:pPr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2.7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</w:tcPr>
          <w:p w14:paraId="2BD75DF3" w14:textId="77777777" w:rsidR="00E6546E" w:rsidRPr="00E6546E" w:rsidRDefault="00E6546E">
            <w:pPr>
              <w:widowControl w:val="0"/>
              <w:autoSpaceDE w:val="0"/>
              <w:autoSpaceDN w:val="0"/>
              <w:adjustRightInd w:val="0"/>
              <w:rPr>
                <w:rFonts w:ascii="Verdana" w:hAnsi="Verdana" w:cs="Verdana"/>
                <w:sz w:val="20"/>
                <w:szCs w:val="20"/>
                <w:lang w:val="es-ES"/>
              </w:rPr>
            </w:pPr>
          </w:p>
        </w:tc>
      </w:tr>
      <w:tr w:rsidR="00E6546E" w:rsidRPr="00E6546E" w14:paraId="21768CE6" w14:textId="77777777" w:rsidTr="00E6546E">
        <w:trPr>
          <w:trHeight w:val="260"/>
        </w:trPr>
        <w:tc>
          <w:tcPr>
            <w:tcW w:w="2322" w:type="dxa"/>
            <w:tcBorders>
              <w:top w:val="nil"/>
              <w:left w:val="nil"/>
              <w:bottom w:val="nil"/>
              <w:right w:val="nil"/>
            </w:tcBorders>
          </w:tcPr>
          <w:p w14:paraId="23BCD7F7" w14:textId="77777777" w:rsidR="00E6546E" w:rsidRPr="00E6546E" w:rsidRDefault="00E6546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Verdana" w:hAnsi="Verdana" w:cs="Verdana"/>
                <w:sz w:val="20"/>
                <w:szCs w:val="20"/>
                <w:lang w:val="es-ES"/>
              </w:rPr>
            </w:pPr>
            <w:proofErr w:type="spellStart"/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Pyrenees</w:t>
            </w:r>
            <w:proofErr w:type="spellEnd"/>
          </w:p>
        </w:tc>
        <w:tc>
          <w:tcPr>
            <w:tcW w:w="1908" w:type="dxa"/>
            <w:tcBorders>
              <w:top w:val="nil"/>
              <w:left w:val="nil"/>
              <w:bottom w:val="nil"/>
              <w:right w:val="nil"/>
            </w:tcBorders>
          </w:tcPr>
          <w:p w14:paraId="1EB5E53E" w14:textId="77777777" w:rsidR="00E6546E" w:rsidRPr="00E6546E" w:rsidRDefault="00E6546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Verdana" w:hAnsi="Verdana" w:cs="Verdana"/>
                <w:sz w:val="20"/>
                <w:szCs w:val="20"/>
                <w:lang w:val="es-ES"/>
              </w:rPr>
            </w:pPr>
            <w:proofErr w:type="spellStart"/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Cavallers</w:t>
            </w:r>
            <w:proofErr w:type="spellEnd"/>
          </w:p>
        </w:tc>
        <w:tc>
          <w:tcPr>
            <w:tcW w:w="1570" w:type="dxa"/>
            <w:tcBorders>
              <w:top w:val="nil"/>
              <w:left w:val="nil"/>
              <w:bottom w:val="nil"/>
              <w:right w:val="nil"/>
            </w:tcBorders>
          </w:tcPr>
          <w:p w14:paraId="43283794" w14:textId="77777777" w:rsidR="00E6546E" w:rsidRPr="00E6546E" w:rsidRDefault="00E6546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Verdana" w:hAnsi="Verdana" w:cs="Verdana"/>
                <w:sz w:val="20"/>
                <w:szCs w:val="20"/>
                <w:lang w:val="es-ES"/>
              </w:rPr>
            </w:pPr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42.59257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78E905DC" w14:textId="77777777" w:rsidR="00E6546E" w:rsidRPr="00E6546E" w:rsidRDefault="00E6546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Verdana" w:hAnsi="Verdana" w:cs="Verdana"/>
                <w:sz w:val="20"/>
                <w:szCs w:val="20"/>
                <w:lang w:val="es-ES"/>
              </w:rPr>
            </w:pPr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0.85779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</w:tcPr>
          <w:p w14:paraId="1E92D065" w14:textId="77777777" w:rsidR="00E6546E" w:rsidRPr="00E6546E" w:rsidRDefault="00E6546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Verdana" w:hAnsi="Verdana" w:cs="Verdana"/>
                <w:sz w:val="20"/>
                <w:szCs w:val="20"/>
                <w:lang w:val="es-ES"/>
              </w:rPr>
            </w:pPr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1800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</w:tcPr>
          <w:p w14:paraId="015175C2" w14:textId="77777777" w:rsidR="00E6546E" w:rsidRPr="00E6546E" w:rsidRDefault="00E6546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Verdana" w:hAnsi="Verdana" w:cs="Verdana"/>
                <w:sz w:val="20"/>
                <w:szCs w:val="20"/>
                <w:lang w:val="es-ES"/>
              </w:rPr>
            </w:pPr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5.5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</w:tcPr>
          <w:p w14:paraId="2D1F3665" w14:textId="77777777" w:rsidR="00E6546E" w:rsidRPr="00E6546E" w:rsidRDefault="00E6546E">
            <w:pPr>
              <w:widowControl w:val="0"/>
              <w:autoSpaceDE w:val="0"/>
              <w:autoSpaceDN w:val="0"/>
              <w:adjustRightInd w:val="0"/>
              <w:rPr>
                <w:rFonts w:ascii="Verdana" w:hAnsi="Verdana" w:cs="Verdana"/>
                <w:sz w:val="20"/>
                <w:szCs w:val="20"/>
                <w:lang w:val="es-ES"/>
              </w:rPr>
            </w:pPr>
          </w:p>
        </w:tc>
      </w:tr>
      <w:tr w:rsidR="00E6546E" w:rsidRPr="00E6546E" w14:paraId="54CD1E32" w14:textId="77777777" w:rsidTr="00E6546E">
        <w:trPr>
          <w:trHeight w:val="260"/>
        </w:trPr>
        <w:tc>
          <w:tcPr>
            <w:tcW w:w="2322" w:type="dxa"/>
            <w:tcBorders>
              <w:top w:val="nil"/>
              <w:left w:val="nil"/>
              <w:bottom w:val="nil"/>
              <w:right w:val="nil"/>
            </w:tcBorders>
          </w:tcPr>
          <w:p w14:paraId="5C08081E" w14:textId="77777777" w:rsidR="00E6546E" w:rsidRPr="00E6546E" w:rsidRDefault="00E6546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Verdana" w:hAnsi="Verdana" w:cs="Verdana"/>
                <w:sz w:val="20"/>
                <w:szCs w:val="20"/>
                <w:lang w:val="es-ES"/>
              </w:rPr>
            </w:pPr>
            <w:proofErr w:type="spellStart"/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Pyrenees</w:t>
            </w:r>
            <w:proofErr w:type="spellEnd"/>
          </w:p>
        </w:tc>
        <w:tc>
          <w:tcPr>
            <w:tcW w:w="1908" w:type="dxa"/>
            <w:tcBorders>
              <w:top w:val="nil"/>
              <w:left w:val="nil"/>
              <w:bottom w:val="nil"/>
              <w:right w:val="nil"/>
            </w:tcBorders>
          </w:tcPr>
          <w:p w14:paraId="3B2C3DB4" w14:textId="77777777" w:rsidR="00E6546E" w:rsidRPr="00E6546E" w:rsidRDefault="00E6546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Verdana" w:hAnsi="Verdana" w:cs="Verdana"/>
                <w:sz w:val="20"/>
                <w:szCs w:val="20"/>
                <w:lang w:val="es-ES"/>
              </w:rPr>
            </w:pPr>
            <w:proofErr w:type="spellStart"/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Llebreta</w:t>
            </w:r>
            <w:proofErr w:type="spellEnd"/>
          </w:p>
        </w:tc>
        <w:tc>
          <w:tcPr>
            <w:tcW w:w="1570" w:type="dxa"/>
            <w:tcBorders>
              <w:top w:val="nil"/>
              <w:left w:val="nil"/>
              <w:bottom w:val="nil"/>
              <w:right w:val="nil"/>
            </w:tcBorders>
          </w:tcPr>
          <w:p w14:paraId="2B47F99C" w14:textId="77777777" w:rsidR="00E6546E" w:rsidRPr="00E6546E" w:rsidRDefault="00E6546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Verdana" w:hAnsi="Verdana" w:cs="Verdana"/>
                <w:sz w:val="20"/>
                <w:szCs w:val="20"/>
                <w:lang w:val="es-ES"/>
              </w:rPr>
            </w:pPr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42.55083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033F99A3" w14:textId="77777777" w:rsidR="00E6546E" w:rsidRPr="00E6546E" w:rsidRDefault="00E6546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Verdana" w:hAnsi="Verdana" w:cs="Verdana"/>
                <w:sz w:val="20"/>
                <w:szCs w:val="20"/>
                <w:lang w:val="es-ES"/>
              </w:rPr>
            </w:pPr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0.89031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</w:tcPr>
          <w:p w14:paraId="39F5AC07" w14:textId="77777777" w:rsidR="00E6546E" w:rsidRPr="00E6546E" w:rsidRDefault="00E6546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Verdana" w:hAnsi="Verdana" w:cs="Verdana"/>
                <w:sz w:val="20"/>
                <w:szCs w:val="20"/>
                <w:lang w:val="es-ES"/>
              </w:rPr>
            </w:pPr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1620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</w:tcPr>
          <w:p w14:paraId="20D549A9" w14:textId="77777777" w:rsidR="00E6546E" w:rsidRPr="00E6546E" w:rsidRDefault="00E6546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Verdana" w:hAnsi="Verdana" w:cs="Verdana"/>
                <w:sz w:val="20"/>
                <w:szCs w:val="20"/>
                <w:lang w:val="es-ES"/>
              </w:rPr>
            </w:pPr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6.2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</w:tcPr>
          <w:p w14:paraId="31779CF5" w14:textId="77777777" w:rsidR="00E6546E" w:rsidRPr="00E6546E" w:rsidRDefault="00E6546E">
            <w:pPr>
              <w:widowControl w:val="0"/>
              <w:autoSpaceDE w:val="0"/>
              <w:autoSpaceDN w:val="0"/>
              <w:adjustRightInd w:val="0"/>
              <w:rPr>
                <w:rFonts w:ascii="Verdana" w:hAnsi="Verdana" w:cs="Verdana"/>
                <w:sz w:val="20"/>
                <w:szCs w:val="20"/>
                <w:lang w:val="es-ES"/>
              </w:rPr>
            </w:pPr>
          </w:p>
        </w:tc>
      </w:tr>
      <w:tr w:rsidR="00E6546E" w:rsidRPr="00E6546E" w14:paraId="512124F5" w14:textId="77777777" w:rsidTr="00E6546E">
        <w:trPr>
          <w:trHeight w:val="260"/>
        </w:trPr>
        <w:tc>
          <w:tcPr>
            <w:tcW w:w="2322" w:type="dxa"/>
            <w:tcBorders>
              <w:top w:val="nil"/>
              <w:left w:val="nil"/>
              <w:bottom w:val="nil"/>
              <w:right w:val="nil"/>
            </w:tcBorders>
          </w:tcPr>
          <w:p w14:paraId="5C0C5109" w14:textId="77777777" w:rsidR="00E6546E" w:rsidRPr="00E6546E" w:rsidRDefault="00E6546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Verdana" w:hAnsi="Verdana" w:cs="Verdana"/>
                <w:sz w:val="20"/>
                <w:szCs w:val="20"/>
                <w:lang w:val="es-ES"/>
              </w:rPr>
            </w:pPr>
            <w:proofErr w:type="spellStart"/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Tatra</w:t>
            </w:r>
            <w:proofErr w:type="spellEnd"/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 xml:space="preserve"> </w:t>
            </w:r>
            <w:proofErr w:type="spellStart"/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Mountains</w:t>
            </w:r>
            <w:proofErr w:type="spellEnd"/>
          </w:p>
        </w:tc>
        <w:tc>
          <w:tcPr>
            <w:tcW w:w="1908" w:type="dxa"/>
            <w:tcBorders>
              <w:top w:val="nil"/>
              <w:left w:val="nil"/>
              <w:bottom w:val="nil"/>
              <w:right w:val="nil"/>
            </w:tcBorders>
          </w:tcPr>
          <w:p w14:paraId="5F8D9D2F" w14:textId="77777777" w:rsidR="00E6546E" w:rsidRPr="00E6546E" w:rsidRDefault="00E6546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Verdana" w:hAnsi="Verdana" w:cs="Verdana"/>
                <w:sz w:val="20"/>
                <w:szCs w:val="20"/>
                <w:lang w:val="es-ES"/>
              </w:rPr>
            </w:pPr>
            <w:proofErr w:type="spellStart"/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Veľké</w:t>
            </w:r>
            <w:proofErr w:type="spellEnd"/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 xml:space="preserve"> </w:t>
            </w:r>
            <w:proofErr w:type="spellStart"/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Hinçovo</w:t>
            </w:r>
            <w:proofErr w:type="spellEnd"/>
          </w:p>
        </w:tc>
        <w:tc>
          <w:tcPr>
            <w:tcW w:w="1570" w:type="dxa"/>
            <w:tcBorders>
              <w:top w:val="nil"/>
              <w:left w:val="nil"/>
              <w:bottom w:val="nil"/>
              <w:right w:val="nil"/>
            </w:tcBorders>
          </w:tcPr>
          <w:p w14:paraId="56D408E3" w14:textId="77777777" w:rsidR="00E6546E" w:rsidRPr="00E6546E" w:rsidRDefault="00E6546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Verdana" w:hAnsi="Verdana" w:cs="Verdana"/>
                <w:sz w:val="20"/>
                <w:szCs w:val="20"/>
                <w:lang w:val="es-ES"/>
              </w:rPr>
            </w:pPr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49.17970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1F65CD20" w14:textId="77777777" w:rsidR="00E6546E" w:rsidRPr="00E6546E" w:rsidRDefault="00E6546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Verdana" w:hAnsi="Verdana" w:cs="Verdana"/>
                <w:sz w:val="20"/>
                <w:szCs w:val="20"/>
                <w:lang w:val="es-ES"/>
              </w:rPr>
            </w:pPr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20.06060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</w:tcPr>
          <w:p w14:paraId="1F7B043E" w14:textId="77777777" w:rsidR="00E6546E" w:rsidRPr="00E6546E" w:rsidRDefault="00E6546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Verdana" w:hAnsi="Verdana" w:cs="Verdana"/>
                <w:sz w:val="20"/>
                <w:szCs w:val="20"/>
                <w:lang w:val="es-ES"/>
              </w:rPr>
            </w:pPr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1946</w:t>
            </w:r>
          </w:p>
        </w:tc>
        <w:tc>
          <w:tcPr>
            <w:tcW w:w="1650" w:type="dxa"/>
            <w:tcBorders>
              <w:top w:val="nil"/>
              <w:left w:val="nil"/>
              <w:bottom w:val="nil"/>
              <w:right w:val="nil"/>
            </w:tcBorders>
          </w:tcPr>
          <w:p w14:paraId="4D5E7A2A" w14:textId="77777777" w:rsidR="00E6546E" w:rsidRPr="00E6546E" w:rsidRDefault="00E6546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Verdana" w:hAnsi="Verdana" w:cs="Verdana"/>
                <w:sz w:val="20"/>
                <w:szCs w:val="20"/>
                <w:lang w:val="es-ES"/>
              </w:rPr>
            </w:pPr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-0.7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</w:tcPr>
          <w:p w14:paraId="3C818D93" w14:textId="77777777" w:rsidR="00E6546E" w:rsidRPr="00E6546E" w:rsidRDefault="00E6546E">
            <w:pPr>
              <w:widowControl w:val="0"/>
              <w:autoSpaceDE w:val="0"/>
              <w:autoSpaceDN w:val="0"/>
              <w:adjustRightInd w:val="0"/>
              <w:rPr>
                <w:rFonts w:ascii="Verdana" w:hAnsi="Verdana" w:cs="Verdana"/>
                <w:sz w:val="20"/>
                <w:szCs w:val="20"/>
                <w:lang w:val="es-ES"/>
              </w:rPr>
            </w:pPr>
          </w:p>
        </w:tc>
      </w:tr>
      <w:tr w:rsidR="00E6546E" w:rsidRPr="00E6546E" w14:paraId="1F72F282" w14:textId="77777777" w:rsidTr="00E6546E">
        <w:trPr>
          <w:trHeight w:val="280"/>
        </w:trPr>
        <w:tc>
          <w:tcPr>
            <w:tcW w:w="2322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7F939BB3" w14:textId="77777777" w:rsidR="00E6546E" w:rsidRPr="00E6546E" w:rsidRDefault="00E6546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Verdana" w:hAnsi="Verdana" w:cs="Verdana"/>
                <w:sz w:val="20"/>
                <w:szCs w:val="20"/>
                <w:lang w:val="es-ES"/>
              </w:rPr>
            </w:pPr>
            <w:proofErr w:type="spellStart"/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Tatra</w:t>
            </w:r>
            <w:proofErr w:type="spellEnd"/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 xml:space="preserve"> </w:t>
            </w:r>
            <w:proofErr w:type="spellStart"/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Mountains</w:t>
            </w:r>
            <w:proofErr w:type="spellEnd"/>
          </w:p>
        </w:tc>
        <w:tc>
          <w:tcPr>
            <w:tcW w:w="1908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5CC913EB" w14:textId="77777777" w:rsidR="00E6546E" w:rsidRPr="00E6546E" w:rsidRDefault="00E6546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Verdana" w:hAnsi="Verdana" w:cs="Verdana"/>
                <w:sz w:val="20"/>
                <w:szCs w:val="20"/>
                <w:lang w:val="es-ES"/>
              </w:rPr>
            </w:pPr>
            <w:proofErr w:type="spellStart"/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Morskie</w:t>
            </w:r>
            <w:proofErr w:type="spellEnd"/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 xml:space="preserve"> </w:t>
            </w:r>
            <w:proofErr w:type="spellStart"/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Oko</w:t>
            </w:r>
            <w:proofErr w:type="spellEnd"/>
          </w:p>
        </w:tc>
        <w:tc>
          <w:tcPr>
            <w:tcW w:w="1570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290DFBCF" w14:textId="77777777" w:rsidR="00E6546E" w:rsidRPr="00E6546E" w:rsidRDefault="00E6546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Verdana" w:hAnsi="Verdana" w:cs="Verdana"/>
                <w:sz w:val="20"/>
                <w:szCs w:val="20"/>
                <w:lang w:val="es-ES"/>
              </w:rPr>
            </w:pPr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49.19780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1881FB16" w14:textId="77777777" w:rsidR="00E6546E" w:rsidRPr="00E6546E" w:rsidRDefault="00E6546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Verdana" w:hAnsi="Verdana" w:cs="Verdana"/>
                <w:sz w:val="20"/>
                <w:szCs w:val="20"/>
                <w:lang w:val="es-ES"/>
              </w:rPr>
            </w:pPr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20.07220</w:t>
            </w:r>
          </w:p>
        </w:tc>
        <w:tc>
          <w:tcPr>
            <w:tcW w:w="1650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4D8A2806" w14:textId="77777777" w:rsidR="00E6546E" w:rsidRPr="00E6546E" w:rsidRDefault="00E6546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Verdana" w:hAnsi="Verdana" w:cs="Verdana"/>
                <w:sz w:val="20"/>
                <w:szCs w:val="20"/>
                <w:lang w:val="es-ES"/>
              </w:rPr>
            </w:pPr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1395</w:t>
            </w:r>
          </w:p>
        </w:tc>
        <w:tc>
          <w:tcPr>
            <w:tcW w:w="1650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482E4E63" w14:textId="77777777" w:rsidR="00E6546E" w:rsidRPr="00E6546E" w:rsidRDefault="00E6546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Verdana" w:hAnsi="Verdana" w:cs="Verdana"/>
                <w:sz w:val="20"/>
                <w:szCs w:val="20"/>
                <w:lang w:val="es-ES"/>
              </w:rPr>
            </w:pPr>
            <w:r w:rsidRPr="00E6546E">
              <w:rPr>
                <w:rFonts w:ascii="Verdana" w:hAnsi="Verdana" w:cs="Verdana"/>
                <w:sz w:val="20"/>
                <w:szCs w:val="20"/>
                <w:lang w:val="es-ES"/>
              </w:rPr>
              <w:t>2.4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</w:tcPr>
          <w:p w14:paraId="33820E7F" w14:textId="77777777" w:rsidR="00E6546E" w:rsidRPr="00E6546E" w:rsidRDefault="00E6546E">
            <w:pPr>
              <w:widowControl w:val="0"/>
              <w:autoSpaceDE w:val="0"/>
              <w:autoSpaceDN w:val="0"/>
              <w:adjustRightInd w:val="0"/>
              <w:rPr>
                <w:rFonts w:ascii="Verdana" w:hAnsi="Verdana" w:cs="Verdana"/>
                <w:sz w:val="20"/>
                <w:szCs w:val="20"/>
                <w:lang w:val="es-ES"/>
              </w:rPr>
            </w:pPr>
          </w:p>
        </w:tc>
      </w:tr>
    </w:tbl>
    <w:p w14:paraId="17CE2CF0" w14:textId="77777777" w:rsidR="00E6546E" w:rsidRDefault="00E6546E" w:rsidP="006C7573"/>
    <w:p w14:paraId="12099464" w14:textId="77777777" w:rsidR="006C7573" w:rsidRDefault="006C7573">
      <w:pPr>
        <w:sectPr w:rsidR="006C7573" w:rsidSect="006C7573">
          <w:pgSz w:w="16840" w:h="11900" w:orient="landscape"/>
          <w:pgMar w:top="1701" w:right="1417" w:bottom="1701" w:left="1417" w:header="708" w:footer="708" w:gutter="0"/>
          <w:cols w:space="708"/>
        </w:sectPr>
      </w:pPr>
    </w:p>
    <w:tbl>
      <w:tblPr>
        <w:tblW w:w="26619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55"/>
        <w:gridCol w:w="1671"/>
        <w:gridCol w:w="45"/>
        <w:gridCol w:w="1281"/>
        <w:gridCol w:w="2"/>
        <w:gridCol w:w="221"/>
        <w:gridCol w:w="12"/>
        <w:gridCol w:w="1143"/>
        <w:gridCol w:w="54"/>
        <w:gridCol w:w="157"/>
        <w:gridCol w:w="63"/>
        <w:gridCol w:w="98"/>
        <w:gridCol w:w="215"/>
        <w:gridCol w:w="934"/>
        <w:gridCol w:w="110"/>
        <w:gridCol w:w="121"/>
        <w:gridCol w:w="119"/>
        <w:gridCol w:w="52"/>
        <w:gridCol w:w="236"/>
        <w:gridCol w:w="740"/>
        <w:gridCol w:w="159"/>
        <w:gridCol w:w="52"/>
        <w:gridCol w:w="166"/>
        <w:gridCol w:w="53"/>
        <w:gridCol w:w="215"/>
        <w:gridCol w:w="721"/>
        <w:gridCol w:w="206"/>
        <w:gridCol w:w="5"/>
        <w:gridCol w:w="213"/>
        <w:gridCol w:w="33"/>
        <w:gridCol w:w="215"/>
        <w:gridCol w:w="917"/>
        <w:gridCol w:w="22"/>
        <w:gridCol w:w="78"/>
        <w:gridCol w:w="153"/>
        <w:gridCol w:w="8"/>
        <w:gridCol w:w="70"/>
        <w:gridCol w:w="158"/>
        <w:gridCol w:w="487"/>
        <w:gridCol w:w="211"/>
        <w:gridCol w:w="84"/>
        <w:gridCol w:w="36"/>
        <w:gridCol w:w="178"/>
        <w:gridCol w:w="4"/>
        <w:gridCol w:w="29"/>
        <w:gridCol w:w="182"/>
        <w:gridCol w:w="463"/>
        <w:gridCol w:w="211"/>
        <w:gridCol w:w="120"/>
        <w:gridCol w:w="5"/>
        <w:gridCol w:w="197"/>
        <w:gridCol w:w="9"/>
        <w:gridCol w:w="12"/>
        <w:gridCol w:w="194"/>
        <w:gridCol w:w="794"/>
        <w:gridCol w:w="48"/>
        <w:gridCol w:w="178"/>
        <w:gridCol w:w="5"/>
        <w:gridCol w:w="56"/>
        <w:gridCol w:w="175"/>
        <w:gridCol w:w="538"/>
        <w:gridCol w:w="211"/>
        <w:gridCol w:w="120"/>
        <w:gridCol w:w="95"/>
        <w:gridCol w:w="116"/>
        <w:gridCol w:w="42"/>
        <w:gridCol w:w="60"/>
        <w:gridCol w:w="155"/>
        <w:gridCol w:w="266"/>
        <w:gridCol w:w="211"/>
        <w:gridCol w:w="120"/>
        <w:gridCol w:w="132"/>
        <w:gridCol w:w="79"/>
        <w:gridCol w:w="63"/>
        <w:gridCol w:w="76"/>
        <w:gridCol w:w="139"/>
        <w:gridCol w:w="702"/>
        <w:gridCol w:w="173"/>
        <w:gridCol w:w="58"/>
        <w:gridCol w:w="67"/>
        <w:gridCol w:w="114"/>
        <w:gridCol w:w="122"/>
        <w:gridCol w:w="346"/>
        <w:gridCol w:w="211"/>
        <w:gridCol w:w="120"/>
        <w:gridCol w:w="211"/>
        <w:gridCol w:w="4"/>
        <w:gridCol w:w="108"/>
        <w:gridCol w:w="110"/>
        <w:gridCol w:w="105"/>
        <w:gridCol w:w="222"/>
        <w:gridCol w:w="240"/>
        <w:gridCol w:w="91"/>
        <w:gridCol w:w="240"/>
        <w:gridCol w:w="13"/>
        <w:gridCol w:w="92"/>
        <w:gridCol w:w="156"/>
        <w:gridCol w:w="89"/>
        <w:gridCol w:w="630"/>
        <w:gridCol w:w="231"/>
        <w:gridCol w:w="64"/>
        <w:gridCol w:w="75"/>
        <w:gridCol w:w="164"/>
        <w:gridCol w:w="72"/>
        <w:gridCol w:w="334"/>
        <w:gridCol w:w="211"/>
        <w:gridCol w:w="120"/>
        <w:gridCol w:w="211"/>
        <w:gridCol w:w="129"/>
        <w:gridCol w:w="56"/>
        <w:gridCol w:w="162"/>
        <w:gridCol w:w="53"/>
        <w:gridCol w:w="269"/>
        <w:gridCol w:w="211"/>
        <w:gridCol w:w="120"/>
        <w:gridCol w:w="211"/>
        <w:gridCol w:w="172"/>
        <w:gridCol w:w="37"/>
        <w:gridCol w:w="181"/>
        <w:gridCol w:w="34"/>
        <w:gridCol w:w="552"/>
        <w:gridCol w:w="260"/>
        <w:gridCol w:w="164"/>
        <w:gridCol w:w="20"/>
        <w:gridCol w:w="249"/>
        <w:gridCol w:w="16"/>
        <w:gridCol w:w="340"/>
        <w:gridCol w:w="803"/>
        <w:gridCol w:w="55"/>
      </w:tblGrid>
      <w:tr w:rsidR="00720D86" w:rsidRPr="00720D86" w14:paraId="44B3B235" w14:textId="77777777" w:rsidTr="00173EBA">
        <w:trPr>
          <w:gridBefore w:val="1"/>
          <w:trHeight w:val="540"/>
        </w:trPr>
        <w:tc>
          <w:tcPr>
            <w:tcW w:w="10329" w:type="dxa"/>
            <w:gridSpan w:val="3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325412" w14:textId="77A4878F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lastRenderedPageBreak/>
              <w:t>Table S</w:t>
            </w:r>
            <w:r w:rsidR="006D5F7B">
              <w:rPr>
                <w:rFonts w:ascii="Verdana" w:hAnsi="Verdana"/>
                <w:sz w:val="20"/>
                <w:szCs w:val="20"/>
                <w:lang w:val="en-US" w:eastAsia="es-ES"/>
              </w:rPr>
              <w:t>T</w:t>
            </w: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. Chemical and gene expression data for the surveyed fish populations</w:t>
            </w:r>
          </w:p>
        </w:tc>
        <w:tc>
          <w:tcPr>
            <w:tcW w:w="231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4D00F8E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976" w:type="dxa"/>
            <w:gridSpan w:val="5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CF18C56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211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9A1793D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976" w:type="dxa"/>
            <w:gridSpan w:val="4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B4E343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211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7F73D6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1000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48B7AD6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231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F43005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1100" w:type="dxa"/>
            <w:gridSpan w:val="5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E311B5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21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2B45D7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854" w:type="dxa"/>
            <w:gridSpan w:val="6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C2310F7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21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84E8E9F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980" w:type="dxa"/>
            <w:gridSpan w:val="4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8C2611F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23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414C9AA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980" w:type="dxa"/>
            <w:gridSpan w:val="6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894BB6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21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2A4D7F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880" w:type="dxa"/>
            <w:gridSpan w:val="7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3EBECD0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CE89BB7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980" w:type="dxa"/>
            <w:gridSpan w:val="5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AA7F23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23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DC62BF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1040" w:type="dxa"/>
            <w:gridSpan w:val="7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C4E4C5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21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8939EC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1000" w:type="dxa"/>
            <w:gridSpan w:val="7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5800334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21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07AE17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976" w:type="dxa"/>
            <w:gridSpan w:val="5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AE9E25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2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F5B998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1647" w:type="dxa"/>
            <w:gridSpan w:val="7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DDF95A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</w:tr>
      <w:tr w:rsidR="00720D86" w:rsidRPr="00720D86" w14:paraId="39F1923A" w14:textId="77777777" w:rsidTr="00173EBA">
        <w:trPr>
          <w:gridBefore w:val="1"/>
          <w:gridAfter w:val="2"/>
          <w:wAfter w:w="858" w:type="dxa"/>
          <w:trHeight w:val="540"/>
        </w:trPr>
        <w:tc>
          <w:tcPr>
            <w:tcW w:w="17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C88427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bookmarkStart w:id="3" w:name="RANGE!A2:AL28"/>
            <w:bookmarkEnd w:id="3"/>
          </w:p>
        </w:tc>
        <w:tc>
          <w:tcPr>
            <w:tcW w:w="128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382B165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Unit</w:t>
            </w:r>
          </w:p>
        </w:tc>
        <w:tc>
          <w:tcPr>
            <w:tcW w:w="22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DC58BD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5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453DF9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21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A676848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1310" w:type="dxa"/>
            <w:gridSpan w:val="4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C183812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proofErr w:type="spellStart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Llebreta</w:t>
            </w:r>
            <w:proofErr w:type="spellEnd"/>
          </w:p>
        </w:tc>
        <w:tc>
          <w:tcPr>
            <w:tcW w:w="23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2BE0EF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1147" w:type="dxa"/>
            <w:gridSpan w:val="4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660F4DD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2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E7311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55" w:type="dxa"/>
            <w:gridSpan w:val="4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9B1102A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21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C615EB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1378" w:type="dxa"/>
            <w:gridSpan w:val="4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2439930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proofErr w:type="spellStart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Cavallers</w:t>
            </w:r>
            <w:proofErr w:type="spellEnd"/>
          </w:p>
        </w:tc>
        <w:tc>
          <w:tcPr>
            <w:tcW w:w="976" w:type="dxa"/>
            <w:gridSpan w:val="7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587E7B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21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F92FCB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976" w:type="dxa"/>
            <w:gridSpan w:val="7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1AB59EF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21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5A601D7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2331" w:type="dxa"/>
            <w:gridSpan w:val="1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CA14AAE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proofErr w:type="spellStart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Xic</w:t>
            </w:r>
            <w:proofErr w:type="spellEnd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 xml:space="preserve"> de </w:t>
            </w:r>
            <w:proofErr w:type="spellStart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Colomina</w:t>
            </w:r>
            <w:proofErr w:type="spellEnd"/>
          </w:p>
        </w:tc>
        <w:tc>
          <w:tcPr>
            <w:tcW w:w="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BACA2E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854" w:type="dxa"/>
            <w:gridSpan w:val="7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2EB1FCD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21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2FD431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2191" w:type="dxa"/>
            <w:gridSpan w:val="1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2EC11AD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 xml:space="preserve">Vidal </w:t>
            </w:r>
            <w:proofErr w:type="spellStart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d'Amunt</w:t>
            </w:r>
            <w:proofErr w:type="spellEnd"/>
          </w:p>
        </w:tc>
        <w:tc>
          <w:tcPr>
            <w:tcW w:w="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6EE454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880" w:type="dxa"/>
            <w:gridSpan w:val="7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3A3EA0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8142A9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2251" w:type="dxa"/>
            <w:gridSpan w:val="1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E7329F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proofErr w:type="spellStart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Morskie</w:t>
            </w:r>
            <w:proofErr w:type="spellEnd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 xml:space="preserve"> </w:t>
            </w:r>
            <w:proofErr w:type="spellStart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Oko</w:t>
            </w:r>
            <w:proofErr w:type="spellEnd"/>
          </w:p>
        </w:tc>
        <w:tc>
          <w:tcPr>
            <w:tcW w:w="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DE6CF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00" w:type="dxa"/>
            <w:gridSpan w:val="7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2DC865E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21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11B7EAA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2356" w:type="dxa"/>
            <w:gridSpan w:val="1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D73AA4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proofErr w:type="spellStart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Veľké</w:t>
            </w:r>
            <w:proofErr w:type="spellEnd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 xml:space="preserve"> </w:t>
            </w:r>
            <w:proofErr w:type="spellStart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Hinçovo</w:t>
            </w:r>
            <w:proofErr w:type="spellEnd"/>
          </w:p>
        </w:tc>
      </w:tr>
      <w:tr w:rsidR="00173EBA" w:rsidRPr="00720D86" w14:paraId="6E6F8903" w14:textId="77777777" w:rsidTr="00173EBA">
        <w:trPr>
          <w:gridAfter w:val="1"/>
          <w:trHeight w:val="540"/>
        </w:trPr>
        <w:tc>
          <w:tcPr>
            <w:tcW w:w="172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837D3C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32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8292E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3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0C75E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D2C14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Median</w:t>
            </w:r>
          </w:p>
        </w:tc>
        <w:tc>
          <w:tcPr>
            <w:tcW w:w="2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0C752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35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B5647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Min.</w:t>
            </w:r>
          </w:p>
        </w:tc>
        <w:tc>
          <w:tcPr>
            <w:tcW w:w="2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19B232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5D7D1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Max.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55AD9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95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AFC37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Median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AAB76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C0B3C5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Min.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D679A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1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3C7362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Max.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235AC9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E7EE1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Median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363783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FC51CA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Min.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A8ADF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39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0E7AB6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Max.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64898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88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BDD11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Median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7C9398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6ED76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Min.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09E08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1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FB94C3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Max.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6E06B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91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C5225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Median</w:t>
            </w:r>
          </w:p>
        </w:tc>
        <w:tc>
          <w:tcPr>
            <w:tcW w:w="24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C83726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F8813F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Min.</w:t>
            </w:r>
          </w:p>
        </w:tc>
        <w:tc>
          <w:tcPr>
            <w:tcW w:w="23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342ED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7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AB4D4D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Max.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C13639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3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A0BD6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Median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B4F67F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61333E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Min.</w:t>
            </w:r>
          </w:p>
        </w:tc>
        <w:tc>
          <w:tcPr>
            <w:tcW w:w="26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7817A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F08BF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Max.</w:t>
            </w:r>
          </w:p>
        </w:tc>
      </w:tr>
      <w:tr w:rsidR="00173EBA" w:rsidRPr="00720D86" w14:paraId="319F1F41" w14:textId="77777777" w:rsidTr="00173EBA">
        <w:trPr>
          <w:gridAfter w:val="1"/>
          <w:trHeight w:val="540"/>
        </w:trPr>
        <w:tc>
          <w:tcPr>
            <w:tcW w:w="172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E81B38" w14:textId="77777777" w:rsidR="00720D86" w:rsidRPr="00720D86" w:rsidRDefault="00720D86" w:rsidP="00720D86">
            <w:pPr>
              <w:spacing w:after="0"/>
              <w:rPr>
                <w:rFonts w:ascii="Verdana" w:hAnsi="Verdana"/>
                <w:i/>
                <w:iCs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i/>
                <w:iCs/>
                <w:sz w:val="20"/>
                <w:szCs w:val="20"/>
                <w:lang w:val="en-US" w:eastAsia="es-ES"/>
              </w:rPr>
              <w:t>n</w:t>
            </w:r>
          </w:p>
        </w:tc>
        <w:tc>
          <w:tcPr>
            <w:tcW w:w="1561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9192C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number of fish</w:t>
            </w:r>
          </w:p>
        </w:tc>
        <w:tc>
          <w:tcPr>
            <w:tcW w:w="11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F7810F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4</w:t>
            </w:r>
          </w:p>
        </w:tc>
        <w:tc>
          <w:tcPr>
            <w:tcW w:w="2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EC849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35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F655F5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4C961D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27958D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112D8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95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5CD364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4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2684E3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4BEF8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F2D5F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DC8A52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B372CF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85553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2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FE4119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41DCC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7DA0E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39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4EE61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9C7ED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88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77A8E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2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E580E9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F6561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310219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A33FB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8CED1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91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C30F53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3</w:t>
            </w:r>
          </w:p>
        </w:tc>
        <w:tc>
          <w:tcPr>
            <w:tcW w:w="24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FD677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381FA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3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DE1921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7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6E180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B5D587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3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D5058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4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901191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EBA19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6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6236D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F9FE57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</w:tr>
      <w:tr w:rsidR="00173EBA" w:rsidRPr="00720D86" w14:paraId="569D2FE6" w14:textId="77777777" w:rsidTr="00173EBA">
        <w:trPr>
          <w:gridAfter w:val="1"/>
          <w:trHeight w:val="540"/>
        </w:trPr>
        <w:tc>
          <w:tcPr>
            <w:tcW w:w="172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7EDDAD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proofErr w:type="spellStart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Sex</w:t>
            </w:r>
            <w:r w:rsidRPr="00720D86">
              <w:rPr>
                <w:rFonts w:ascii="Verdana" w:hAnsi="Verdana"/>
                <w:sz w:val="20"/>
                <w:szCs w:val="20"/>
                <w:vertAlign w:val="superscript"/>
                <w:lang w:val="en-US" w:eastAsia="es-ES"/>
              </w:rPr>
              <w:t>a</w:t>
            </w:r>
            <w:proofErr w:type="spellEnd"/>
          </w:p>
        </w:tc>
        <w:tc>
          <w:tcPr>
            <w:tcW w:w="132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B0040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3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157F40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F9896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.93</w:t>
            </w:r>
          </w:p>
        </w:tc>
        <w:tc>
          <w:tcPr>
            <w:tcW w:w="2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4D8044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35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3E9F5F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74E438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63F09E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2A0B0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95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B37C3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.71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86F3AD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F2AC3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583882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C9983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9F89B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306C3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.00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072B83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D196C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64F158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39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B7DC9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55711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88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A1938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.75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363E80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08A770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C661A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B5DB4C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AC302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91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7F9BE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.25</w:t>
            </w:r>
          </w:p>
        </w:tc>
        <w:tc>
          <w:tcPr>
            <w:tcW w:w="24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4DBF3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76984C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3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BD7D18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7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4CF1F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AA417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3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B5D94D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.11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E3BBC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67032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6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AAD9ED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770F92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</w:tr>
      <w:tr w:rsidR="00173EBA" w:rsidRPr="00720D86" w14:paraId="1ECD9D90" w14:textId="77777777" w:rsidTr="00173EBA">
        <w:trPr>
          <w:gridAfter w:val="1"/>
          <w:trHeight w:val="540"/>
        </w:trPr>
        <w:tc>
          <w:tcPr>
            <w:tcW w:w="172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37EEB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Age</w:t>
            </w:r>
          </w:p>
        </w:tc>
        <w:tc>
          <w:tcPr>
            <w:tcW w:w="132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8DA95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years</w:t>
            </w:r>
          </w:p>
        </w:tc>
        <w:tc>
          <w:tcPr>
            <w:tcW w:w="23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65E79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3015B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6</w:t>
            </w:r>
          </w:p>
        </w:tc>
        <w:tc>
          <w:tcPr>
            <w:tcW w:w="2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47B8C7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35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89763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4</w:t>
            </w:r>
          </w:p>
        </w:tc>
        <w:tc>
          <w:tcPr>
            <w:tcW w:w="2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49CC9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FB38B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9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7C440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95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07C2E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4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8BBA4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34EA2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3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0C5E57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1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C0001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7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8FC61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70329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6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B10148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AE246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5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77D55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39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3000EB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8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00572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88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DCA98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5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51FD71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491D2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5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0B00DA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1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2C83B0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9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4BE45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91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C433E9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6</w:t>
            </w:r>
          </w:p>
        </w:tc>
        <w:tc>
          <w:tcPr>
            <w:tcW w:w="24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83920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846568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3</w:t>
            </w:r>
          </w:p>
        </w:tc>
        <w:tc>
          <w:tcPr>
            <w:tcW w:w="23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30606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7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7AD358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7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AB587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3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2DEBA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6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74196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C044A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5</w:t>
            </w:r>
          </w:p>
        </w:tc>
        <w:tc>
          <w:tcPr>
            <w:tcW w:w="26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D5AD6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26FF3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7</w:t>
            </w:r>
          </w:p>
        </w:tc>
      </w:tr>
      <w:tr w:rsidR="00173EBA" w:rsidRPr="00720D86" w14:paraId="198BD40E" w14:textId="77777777" w:rsidTr="00173EBA">
        <w:trPr>
          <w:gridAfter w:val="1"/>
          <w:trHeight w:val="540"/>
        </w:trPr>
        <w:tc>
          <w:tcPr>
            <w:tcW w:w="172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26BE9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proofErr w:type="spellStart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Lenght</w:t>
            </w:r>
            <w:proofErr w:type="spellEnd"/>
          </w:p>
        </w:tc>
        <w:tc>
          <w:tcPr>
            <w:tcW w:w="132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92B83D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cm</w:t>
            </w:r>
          </w:p>
        </w:tc>
        <w:tc>
          <w:tcPr>
            <w:tcW w:w="23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2D9E6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5E08F2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33</w:t>
            </w:r>
          </w:p>
        </w:tc>
        <w:tc>
          <w:tcPr>
            <w:tcW w:w="2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A152F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35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BB438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6</w:t>
            </w:r>
          </w:p>
        </w:tc>
        <w:tc>
          <w:tcPr>
            <w:tcW w:w="2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1DA3D4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2F3E6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36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F3B05F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95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202FA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8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92230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A15E88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5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4721B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1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A4276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32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47BBC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BD775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4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55627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770E47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1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6B9A39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39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87425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9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C7799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88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64FF5A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30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4E035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A3A27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4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D5CF66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1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823ED1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33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B0ABB2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91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7A859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8</w:t>
            </w:r>
          </w:p>
        </w:tc>
        <w:tc>
          <w:tcPr>
            <w:tcW w:w="24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C2529F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87402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3</w:t>
            </w:r>
          </w:p>
        </w:tc>
        <w:tc>
          <w:tcPr>
            <w:tcW w:w="23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726D4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7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94C09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54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6D7DF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3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5487B7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6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E73B11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D1CEDF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4</w:t>
            </w:r>
          </w:p>
        </w:tc>
        <w:tc>
          <w:tcPr>
            <w:tcW w:w="26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FA16BB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6D5FB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8</w:t>
            </w:r>
          </w:p>
        </w:tc>
      </w:tr>
      <w:tr w:rsidR="00173EBA" w:rsidRPr="00720D86" w14:paraId="1A1EC8B6" w14:textId="77777777" w:rsidTr="00173EBA">
        <w:trPr>
          <w:gridAfter w:val="1"/>
          <w:trHeight w:val="540"/>
        </w:trPr>
        <w:tc>
          <w:tcPr>
            <w:tcW w:w="172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2D6B5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Weight</w:t>
            </w:r>
          </w:p>
        </w:tc>
        <w:tc>
          <w:tcPr>
            <w:tcW w:w="132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3AB62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g</w:t>
            </w:r>
          </w:p>
        </w:tc>
        <w:tc>
          <w:tcPr>
            <w:tcW w:w="23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288F9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D7F09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358</w:t>
            </w:r>
          </w:p>
        </w:tc>
        <w:tc>
          <w:tcPr>
            <w:tcW w:w="2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F8085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35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D238B8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90</w:t>
            </w:r>
          </w:p>
        </w:tc>
        <w:tc>
          <w:tcPr>
            <w:tcW w:w="2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6D2D9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386CE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560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75A9C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95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C0158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73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C4B4E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11F455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30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74A9B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1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55DB1A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430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C3302A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1B8C2E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50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DDA125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BD997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05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5744D5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39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86416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15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48F7D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88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A16CAE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80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30083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78F5B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85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39A3C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1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0B327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355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75EAAF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91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B91DCF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57</w:t>
            </w:r>
          </w:p>
        </w:tc>
        <w:tc>
          <w:tcPr>
            <w:tcW w:w="24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946B2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9F2DA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8</w:t>
            </w:r>
          </w:p>
        </w:tc>
        <w:tc>
          <w:tcPr>
            <w:tcW w:w="23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68D62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7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AA991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400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37E5A9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3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250E5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45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64C7D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013573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3</w:t>
            </w:r>
          </w:p>
        </w:tc>
        <w:tc>
          <w:tcPr>
            <w:tcW w:w="26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6C2EAE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7A201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56</w:t>
            </w:r>
          </w:p>
        </w:tc>
      </w:tr>
      <w:tr w:rsidR="00173EBA" w:rsidRPr="00720D86" w14:paraId="2A5ADC05" w14:textId="77777777" w:rsidTr="00173EBA">
        <w:trPr>
          <w:gridAfter w:val="1"/>
          <w:trHeight w:val="540"/>
        </w:trPr>
        <w:tc>
          <w:tcPr>
            <w:tcW w:w="172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69CC3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dio2</w:t>
            </w:r>
          </w:p>
        </w:tc>
        <w:tc>
          <w:tcPr>
            <w:tcW w:w="1561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8AE3B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 xml:space="preserve">mRNA </w:t>
            </w:r>
            <w:proofErr w:type="spellStart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copies</w:t>
            </w:r>
            <w:r w:rsidRPr="00720D86">
              <w:rPr>
                <w:rFonts w:ascii="Verdana" w:hAnsi="Verdana"/>
                <w:sz w:val="20"/>
                <w:szCs w:val="20"/>
                <w:vertAlign w:val="superscript"/>
                <w:lang w:val="en-US" w:eastAsia="es-ES"/>
              </w:rPr>
              <w:t>b</w:t>
            </w:r>
            <w:proofErr w:type="spellEnd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 xml:space="preserve"> </w:t>
            </w:r>
          </w:p>
        </w:tc>
        <w:tc>
          <w:tcPr>
            <w:tcW w:w="11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00F744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63</w:t>
            </w:r>
          </w:p>
        </w:tc>
        <w:tc>
          <w:tcPr>
            <w:tcW w:w="2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AEE88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35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3D9094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03</w:t>
            </w:r>
          </w:p>
        </w:tc>
        <w:tc>
          <w:tcPr>
            <w:tcW w:w="2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E047F3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4E202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7.62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F516C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95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738F41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3.03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B5D1F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0440D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45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FA61B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1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40531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40.39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80928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433FF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4.63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BB021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0AA73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3.25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27A3B2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39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F93B2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04.19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1D7B2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88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CC52C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6.34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4E60D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2A5BFD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95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7B587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1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BD3DC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40.67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1B7445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91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82A45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.48</w:t>
            </w:r>
          </w:p>
        </w:tc>
        <w:tc>
          <w:tcPr>
            <w:tcW w:w="24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A838A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E52351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29</w:t>
            </w:r>
          </w:p>
        </w:tc>
        <w:tc>
          <w:tcPr>
            <w:tcW w:w="23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8C0A1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7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52B10A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2.45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5E8A3A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3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99263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87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A1A61A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DE786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04</w:t>
            </w:r>
          </w:p>
        </w:tc>
        <w:tc>
          <w:tcPr>
            <w:tcW w:w="26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7BC5F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E272CD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.82</w:t>
            </w:r>
          </w:p>
        </w:tc>
      </w:tr>
      <w:tr w:rsidR="00173EBA" w:rsidRPr="00720D86" w14:paraId="31E4FFC5" w14:textId="77777777" w:rsidTr="00173EBA">
        <w:trPr>
          <w:gridAfter w:val="1"/>
          <w:trHeight w:val="540"/>
        </w:trPr>
        <w:tc>
          <w:tcPr>
            <w:tcW w:w="172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77278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cyp1a</w:t>
            </w:r>
          </w:p>
        </w:tc>
        <w:tc>
          <w:tcPr>
            <w:tcW w:w="1561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AF70CF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 xml:space="preserve">mRNA </w:t>
            </w:r>
            <w:proofErr w:type="spellStart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copies</w:t>
            </w:r>
            <w:r w:rsidRPr="00720D86">
              <w:rPr>
                <w:rFonts w:ascii="Verdana" w:hAnsi="Verdana"/>
                <w:sz w:val="20"/>
                <w:szCs w:val="20"/>
                <w:vertAlign w:val="superscript"/>
                <w:lang w:val="en-US" w:eastAsia="es-ES"/>
              </w:rPr>
              <w:t>b</w:t>
            </w:r>
            <w:proofErr w:type="spellEnd"/>
          </w:p>
        </w:tc>
        <w:tc>
          <w:tcPr>
            <w:tcW w:w="11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7A1EB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71.69</w:t>
            </w:r>
          </w:p>
        </w:tc>
        <w:tc>
          <w:tcPr>
            <w:tcW w:w="2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BA3B7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35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47A2D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38.21</w:t>
            </w:r>
          </w:p>
        </w:tc>
        <w:tc>
          <w:tcPr>
            <w:tcW w:w="2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FC9E4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11CDA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486.33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5C95AF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95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74725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383.72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137D9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85EC4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48.70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8645D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1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7F117D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907.95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CEA9BF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52ED35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084.79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630EE0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3E94B2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632.88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B4B08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39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DA27A0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789.49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2F2E66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88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13B514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871.07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1698AE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C31EF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309.93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449F26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1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A6247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414.21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8FFBB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91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77CC8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717.25</w:t>
            </w:r>
          </w:p>
        </w:tc>
        <w:tc>
          <w:tcPr>
            <w:tcW w:w="24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AC1F3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AF5116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57.51</w:t>
            </w:r>
          </w:p>
        </w:tc>
        <w:tc>
          <w:tcPr>
            <w:tcW w:w="23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6693F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7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C06ED3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907.95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885CA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3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1A160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328.69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F8B79E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8F6C6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013.96</w:t>
            </w:r>
          </w:p>
        </w:tc>
        <w:tc>
          <w:tcPr>
            <w:tcW w:w="26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0FE39E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9C0E7F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203.81</w:t>
            </w:r>
          </w:p>
        </w:tc>
      </w:tr>
      <w:tr w:rsidR="00173EBA" w:rsidRPr="00720D86" w14:paraId="42CBCA89" w14:textId="77777777" w:rsidTr="00173EBA">
        <w:trPr>
          <w:gridAfter w:val="1"/>
          <w:trHeight w:val="540"/>
        </w:trPr>
        <w:tc>
          <w:tcPr>
            <w:tcW w:w="172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4F60B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proofErr w:type="spellStart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aHCH</w:t>
            </w:r>
            <w:proofErr w:type="spellEnd"/>
          </w:p>
        </w:tc>
        <w:tc>
          <w:tcPr>
            <w:tcW w:w="132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CFD6CB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proofErr w:type="spellStart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ng</w:t>
            </w:r>
            <w:proofErr w:type="spellEnd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/</w:t>
            </w:r>
            <w:proofErr w:type="spellStart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g</w:t>
            </w:r>
            <w:r w:rsidRPr="00720D86">
              <w:rPr>
                <w:rFonts w:ascii="Verdana" w:hAnsi="Verdana"/>
                <w:sz w:val="20"/>
                <w:szCs w:val="20"/>
                <w:vertAlign w:val="superscript"/>
                <w:lang w:val="en-US" w:eastAsia="es-ES"/>
              </w:rPr>
              <w:t>c</w:t>
            </w:r>
            <w:proofErr w:type="spellEnd"/>
          </w:p>
        </w:tc>
        <w:tc>
          <w:tcPr>
            <w:tcW w:w="23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FF893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FD62D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40</w:t>
            </w:r>
          </w:p>
        </w:tc>
        <w:tc>
          <w:tcPr>
            <w:tcW w:w="2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E84DB9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35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A6FBA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14</w:t>
            </w:r>
          </w:p>
        </w:tc>
        <w:tc>
          <w:tcPr>
            <w:tcW w:w="2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9CEAEB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D03A0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55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0EB30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95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3B7705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32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51A17B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CBB09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25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900976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1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C7A864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.18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93EAD4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A4B36F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10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84A328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741CDC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05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3E9E7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39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B135C9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.65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924F5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88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BB82AE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21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90FF1D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97D453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11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9575B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1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92AC7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92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CB03B6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91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5A3AC7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14</w:t>
            </w:r>
          </w:p>
        </w:tc>
        <w:tc>
          <w:tcPr>
            <w:tcW w:w="24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8DC014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0EACAA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06</w:t>
            </w:r>
          </w:p>
        </w:tc>
        <w:tc>
          <w:tcPr>
            <w:tcW w:w="23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2B0BA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7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2A78A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48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2218E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3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6DFA32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27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243BCC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6EB5B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15</w:t>
            </w:r>
          </w:p>
        </w:tc>
        <w:tc>
          <w:tcPr>
            <w:tcW w:w="26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4FF1C7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FB3276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38</w:t>
            </w:r>
          </w:p>
        </w:tc>
      </w:tr>
      <w:tr w:rsidR="00173EBA" w:rsidRPr="00720D86" w14:paraId="4335B26F" w14:textId="77777777" w:rsidTr="00173EBA">
        <w:trPr>
          <w:gridAfter w:val="1"/>
          <w:trHeight w:val="540"/>
        </w:trPr>
        <w:tc>
          <w:tcPr>
            <w:tcW w:w="172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25B24D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proofErr w:type="spellStart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HeCB</w:t>
            </w:r>
            <w:proofErr w:type="spellEnd"/>
          </w:p>
        </w:tc>
        <w:tc>
          <w:tcPr>
            <w:tcW w:w="132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60739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proofErr w:type="spellStart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ng</w:t>
            </w:r>
            <w:proofErr w:type="spellEnd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/g</w:t>
            </w:r>
          </w:p>
        </w:tc>
        <w:tc>
          <w:tcPr>
            <w:tcW w:w="23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FC19E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738ED0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40</w:t>
            </w:r>
          </w:p>
        </w:tc>
        <w:tc>
          <w:tcPr>
            <w:tcW w:w="2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A6ED2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35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BA3D0B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11</w:t>
            </w:r>
          </w:p>
        </w:tc>
        <w:tc>
          <w:tcPr>
            <w:tcW w:w="2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C495CE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B3CC44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59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00AAC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95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62447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48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FA8FAF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6708E3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33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CBDE9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1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E7E7D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79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7825D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0F47C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39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03CEB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1DF795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17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004D7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39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693A8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73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B6EEC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88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B13DF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58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63E6F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75FBCB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36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981ED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1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0A1926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.45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3752F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91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6376A0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12</w:t>
            </w:r>
          </w:p>
        </w:tc>
        <w:tc>
          <w:tcPr>
            <w:tcW w:w="24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CA96D6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099138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01</w:t>
            </w:r>
          </w:p>
        </w:tc>
        <w:tc>
          <w:tcPr>
            <w:tcW w:w="23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4E663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7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74407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65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96EED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3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13E47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36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BF353D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6A19FD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29</w:t>
            </w:r>
          </w:p>
        </w:tc>
        <w:tc>
          <w:tcPr>
            <w:tcW w:w="26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3B490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E2ADE2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48</w:t>
            </w:r>
          </w:p>
        </w:tc>
      </w:tr>
      <w:tr w:rsidR="00173EBA" w:rsidRPr="00720D86" w14:paraId="34A63087" w14:textId="77777777" w:rsidTr="00173EBA">
        <w:trPr>
          <w:gridAfter w:val="1"/>
          <w:trHeight w:val="540"/>
        </w:trPr>
        <w:tc>
          <w:tcPr>
            <w:tcW w:w="172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B258F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proofErr w:type="spellStart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gHCH</w:t>
            </w:r>
            <w:proofErr w:type="spellEnd"/>
          </w:p>
        </w:tc>
        <w:tc>
          <w:tcPr>
            <w:tcW w:w="132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CEBF8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proofErr w:type="spellStart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ng</w:t>
            </w:r>
            <w:proofErr w:type="spellEnd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/g</w:t>
            </w:r>
          </w:p>
        </w:tc>
        <w:tc>
          <w:tcPr>
            <w:tcW w:w="23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E536E0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7088A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69</w:t>
            </w:r>
          </w:p>
        </w:tc>
        <w:tc>
          <w:tcPr>
            <w:tcW w:w="2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8F75D0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35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A7AB0B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43</w:t>
            </w:r>
          </w:p>
        </w:tc>
        <w:tc>
          <w:tcPr>
            <w:tcW w:w="2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598FDA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06348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4.83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1D86C4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95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7DD39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.02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ED39C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8E3E8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19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9C2C1F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1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59061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.30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0C164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7DF3C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.48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BECB2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431B8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91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043D82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39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859A7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3.67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422B3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88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40E5C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.04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7B763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3343F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.64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282236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1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B55CD7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3.45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B77B3F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91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00033F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.16</w:t>
            </w:r>
          </w:p>
        </w:tc>
        <w:tc>
          <w:tcPr>
            <w:tcW w:w="24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8935D1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27A07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13</w:t>
            </w:r>
          </w:p>
        </w:tc>
        <w:tc>
          <w:tcPr>
            <w:tcW w:w="23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7035FB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7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3DD6A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.48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1EF52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3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A6DF07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.54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6D8E5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7BC2B9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32</w:t>
            </w:r>
          </w:p>
        </w:tc>
        <w:tc>
          <w:tcPr>
            <w:tcW w:w="26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A24E0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956DE8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3.80</w:t>
            </w:r>
          </w:p>
        </w:tc>
      </w:tr>
      <w:tr w:rsidR="00173EBA" w:rsidRPr="00720D86" w14:paraId="22544773" w14:textId="77777777" w:rsidTr="00173EBA">
        <w:trPr>
          <w:gridAfter w:val="1"/>
          <w:trHeight w:val="540"/>
        </w:trPr>
        <w:tc>
          <w:tcPr>
            <w:tcW w:w="172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A07D50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PCB28</w:t>
            </w:r>
          </w:p>
        </w:tc>
        <w:tc>
          <w:tcPr>
            <w:tcW w:w="132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450D6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proofErr w:type="spellStart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ng</w:t>
            </w:r>
            <w:proofErr w:type="spellEnd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/g</w:t>
            </w:r>
          </w:p>
        </w:tc>
        <w:tc>
          <w:tcPr>
            <w:tcW w:w="23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DF55C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4ABF8A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24</w:t>
            </w:r>
          </w:p>
        </w:tc>
        <w:tc>
          <w:tcPr>
            <w:tcW w:w="2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A2C104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35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D36C8D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03</w:t>
            </w:r>
          </w:p>
        </w:tc>
        <w:tc>
          <w:tcPr>
            <w:tcW w:w="2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83C9C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39E8EA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49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93458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95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49FDEA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18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9EF411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605F8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09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FD41C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1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1907EC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45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1A2BA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DCAA09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27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740DC4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0BA4C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15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37C1E5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39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160EDD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42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4EF42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88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B7F93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24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9F55E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6F9E7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04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DFC58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1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768553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.03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59454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91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77FF75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24</w:t>
            </w:r>
          </w:p>
        </w:tc>
        <w:tc>
          <w:tcPr>
            <w:tcW w:w="24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8FF408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91D083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07</w:t>
            </w:r>
          </w:p>
        </w:tc>
        <w:tc>
          <w:tcPr>
            <w:tcW w:w="23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F92A39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7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5B77B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.17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ECBD61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3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2A07F5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45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0140C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8E0C97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11</w:t>
            </w:r>
          </w:p>
        </w:tc>
        <w:tc>
          <w:tcPr>
            <w:tcW w:w="26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85DCFD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BB17A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.34</w:t>
            </w:r>
          </w:p>
        </w:tc>
      </w:tr>
      <w:tr w:rsidR="00173EBA" w:rsidRPr="00720D86" w14:paraId="7EAE3298" w14:textId="77777777" w:rsidTr="00173EBA">
        <w:trPr>
          <w:gridAfter w:val="1"/>
          <w:trHeight w:val="540"/>
        </w:trPr>
        <w:tc>
          <w:tcPr>
            <w:tcW w:w="172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5CE1D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PCB52</w:t>
            </w:r>
          </w:p>
        </w:tc>
        <w:tc>
          <w:tcPr>
            <w:tcW w:w="132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00DF04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proofErr w:type="spellStart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ng</w:t>
            </w:r>
            <w:proofErr w:type="spellEnd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/g</w:t>
            </w:r>
          </w:p>
        </w:tc>
        <w:tc>
          <w:tcPr>
            <w:tcW w:w="23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863F0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EAC9B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31</w:t>
            </w:r>
          </w:p>
        </w:tc>
        <w:tc>
          <w:tcPr>
            <w:tcW w:w="2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0758C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35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BA6163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04</w:t>
            </w:r>
          </w:p>
        </w:tc>
        <w:tc>
          <w:tcPr>
            <w:tcW w:w="2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36F185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C845C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61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CE9FCE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95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56858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08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0CEE3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DDA8EB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02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5F9AB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1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67D4BD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33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9294B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22093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.89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F88AAE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ED28E6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54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46EAC7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39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A9AB5B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3.50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FC4D0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88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E11B1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31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97AA1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26FB2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01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3C738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1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E9B18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42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0A2FC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91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99164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27</w:t>
            </w:r>
          </w:p>
        </w:tc>
        <w:tc>
          <w:tcPr>
            <w:tcW w:w="24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B6CC3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860F7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12</w:t>
            </w:r>
          </w:p>
        </w:tc>
        <w:tc>
          <w:tcPr>
            <w:tcW w:w="23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C9B68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7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296AF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63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8B9BDD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3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75F2E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18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3B1EC9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8CBE8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02</w:t>
            </w:r>
          </w:p>
        </w:tc>
        <w:tc>
          <w:tcPr>
            <w:tcW w:w="26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533050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714D44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85</w:t>
            </w:r>
          </w:p>
        </w:tc>
      </w:tr>
      <w:tr w:rsidR="00173EBA" w:rsidRPr="00720D86" w14:paraId="5DDE7A33" w14:textId="77777777" w:rsidTr="00173EBA">
        <w:trPr>
          <w:gridAfter w:val="1"/>
          <w:trHeight w:val="540"/>
        </w:trPr>
        <w:tc>
          <w:tcPr>
            <w:tcW w:w="172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7EC06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PCB101</w:t>
            </w:r>
          </w:p>
        </w:tc>
        <w:tc>
          <w:tcPr>
            <w:tcW w:w="132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86974B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proofErr w:type="spellStart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ng</w:t>
            </w:r>
            <w:proofErr w:type="spellEnd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/g</w:t>
            </w:r>
          </w:p>
        </w:tc>
        <w:tc>
          <w:tcPr>
            <w:tcW w:w="23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6EE7D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D80DE0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11</w:t>
            </w:r>
          </w:p>
        </w:tc>
        <w:tc>
          <w:tcPr>
            <w:tcW w:w="2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90365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35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241C4D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03</w:t>
            </w:r>
          </w:p>
        </w:tc>
        <w:tc>
          <w:tcPr>
            <w:tcW w:w="2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5E81F3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C2829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16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D816A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95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A9527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39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8C43F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D7EE0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12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F936FD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1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BF32B1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67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08A5A4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C7494A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24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36503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708B8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01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F65283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39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83300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67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93E72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88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D8524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29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A974DE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54ABB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06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40B8DB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1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0089FE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64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AA659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91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8C6C56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19</w:t>
            </w:r>
          </w:p>
        </w:tc>
        <w:tc>
          <w:tcPr>
            <w:tcW w:w="24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50E70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7A772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07</w:t>
            </w:r>
          </w:p>
        </w:tc>
        <w:tc>
          <w:tcPr>
            <w:tcW w:w="23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CF8233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7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2CACC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2.27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EAE002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3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075C9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.11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D35751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99A37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22</w:t>
            </w:r>
          </w:p>
        </w:tc>
        <w:tc>
          <w:tcPr>
            <w:tcW w:w="26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DF703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6A0F6B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.77</w:t>
            </w:r>
          </w:p>
        </w:tc>
      </w:tr>
      <w:tr w:rsidR="00173EBA" w:rsidRPr="00720D86" w14:paraId="1ADA932E" w14:textId="77777777" w:rsidTr="00173EBA">
        <w:trPr>
          <w:gridAfter w:val="1"/>
          <w:trHeight w:val="540"/>
        </w:trPr>
        <w:tc>
          <w:tcPr>
            <w:tcW w:w="172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2D9F5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PCB118</w:t>
            </w:r>
          </w:p>
        </w:tc>
        <w:tc>
          <w:tcPr>
            <w:tcW w:w="132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06743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proofErr w:type="spellStart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ng</w:t>
            </w:r>
            <w:proofErr w:type="spellEnd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/g</w:t>
            </w:r>
          </w:p>
        </w:tc>
        <w:tc>
          <w:tcPr>
            <w:tcW w:w="23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367EAF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6D776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47</w:t>
            </w:r>
          </w:p>
        </w:tc>
        <w:tc>
          <w:tcPr>
            <w:tcW w:w="2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4CC8B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35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7C1F2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21</w:t>
            </w:r>
          </w:p>
        </w:tc>
        <w:tc>
          <w:tcPr>
            <w:tcW w:w="2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82565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EF94A4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78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2648A5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95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BDBF74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64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692FD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1E98C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40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98099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1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70DE1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91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FC2F3C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CC7A6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77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3DD49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CF2EB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10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FFDA19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39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5E9173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.67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ED49A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88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2EE5A6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62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CD2A5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9C666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23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D3BAD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1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C7492C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.51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ED0FC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91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42FA2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22</w:t>
            </w:r>
          </w:p>
        </w:tc>
        <w:tc>
          <w:tcPr>
            <w:tcW w:w="24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43CC2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EBAF53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09</w:t>
            </w:r>
          </w:p>
        </w:tc>
        <w:tc>
          <w:tcPr>
            <w:tcW w:w="23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1DC9E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7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96E98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9.99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484DA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3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96B8C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31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FB738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F4C5A0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16</w:t>
            </w:r>
          </w:p>
        </w:tc>
        <w:tc>
          <w:tcPr>
            <w:tcW w:w="26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E3C48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6B4FA0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36.41</w:t>
            </w:r>
          </w:p>
        </w:tc>
      </w:tr>
      <w:tr w:rsidR="00173EBA" w:rsidRPr="00720D86" w14:paraId="538ADA26" w14:textId="77777777" w:rsidTr="00173EBA">
        <w:trPr>
          <w:gridAfter w:val="1"/>
          <w:trHeight w:val="540"/>
        </w:trPr>
        <w:tc>
          <w:tcPr>
            <w:tcW w:w="172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D0E52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PCB153</w:t>
            </w:r>
          </w:p>
        </w:tc>
        <w:tc>
          <w:tcPr>
            <w:tcW w:w="132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B4BFB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proofErr w:type="spellStart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ng</w:t>
            </w:r>
            <w:proofErr w:type="spellEnd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/g</w:t>
            </w:r>
          </w:p>
        </w:tc>
        <w:tc>
          <w:tcPr>
            <w:tcW w:w="23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0EE77B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D30093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.21</w:t>
            </w:r>
          </w:p>
        </w:tc>
        <w:tc>
          <w:tcPr>
            <w:tcW w:w="2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9C54B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35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2B4F0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62</w:t>
            </w:r>
          </w:p>
        </w:tc>
        <w:tc>
          <w:tcPr>
            <w:tcW w:w="2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41F85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3A2455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.02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0A3C1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95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6D28B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.44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7F784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F2E57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56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B17999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1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92D30C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.39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765D9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B24A7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.52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9E6F1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DA84E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.00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EA2CF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39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8BD4F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6.31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35EF0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88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DCB7F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.67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34845A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659E5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.27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380EE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1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60308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2.97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EF1D8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91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0BE31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.75</w:t>
            </w:r>
          </w:p>
        </w:tc>
        <w:tc>
          <w:tcPr>
            <w:tcW w:w="24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D25A9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A7F4A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36</w:t>
            </w:r>
          </w:p>
        </w:tc>
        <w:tc>
          <w:tcPr>
            <w:tcW w:w="23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420AE1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7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A84123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08.66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7CF07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3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E2E49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5.74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B29257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4FC0F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3.58</w:t>
            </w:r>
          </w:p>
        </w:tc>
        <w:tc>
          <w:tcPr>
            <w:tcW w:w="26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68704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568DCD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8.23</w:t>
            </w:r>
          </w:p>
        </w:tc>
      </w:tr>
      <w:tr w:rsidR="00173EBA" w:rsidRPr="00720D86" w14:paraId="21CD8FCD" w14:textId="77777777" w:rsidTr="00173EBA">
        <w:trPr>
          <w:gridAfter w:val="1"/>
          <w:trHeight w:val="540"/>
        </w:trPr>
        <w:tc>
          <w:tcPr>
            <w:tcW w:w="172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FB422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PCB138</w:t>
            </w:r>
          </w:p>
        </w:tc>
        <w:tc>
          <w:tcPr>
            <w:tcW w:w="132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0E2509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proofErr w:type="spellStart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ng</w:t>
            </w:r>
            <w:proofErr w:type="spellEnd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/g</w:t>
            </w:r>
          </w:p>
        </w:tc>
        <w:tc>
          <w:tcPr>
            <w:tcW w:w="23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AFBC4F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80E38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.05</w:t>
            </w:r>
          </w:p>
        </w:tc>
        <w:tc>
          <w:tcPr>
            <w:tcW w:w="2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66D49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35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BB556D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63</w:t>
            </w:r>
          </w:p>
        </w:tc>
        <w:tc>
          <w:tcPr>
            <w:tcW w:w="2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C8EA27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B8C72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.63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7C6AF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95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DF62D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.48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9E494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2DF80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23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51441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1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36EAE4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.89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DDE82B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20B46F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.25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6C5A4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8EAB6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89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1228E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39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F784A5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5.91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8665D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88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BCF03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.49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F1612C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9A43A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.35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8DF41F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1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DB4C2A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1.96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05A753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91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0DA3E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.20</w:t>
            </w:r>
          </w:p>
        </w:tc>
        <w:tc>
          <w:tcPr>
            <w:tcW w:w="24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F1541E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4C356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32</w:t>
            </w:r>
          </w:p>
        </w:tc>
        <w:tc>
          <w:tcPr>
            <w:tcW w:w="23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369C2C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7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22D55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47.27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1FE8F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3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6F5DE9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6.97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7282B2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0CB258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68</w:t>
            </w:r>
          </w:p>
        </w:tc>
        <w:tc>
          <w:tcPr>
            <w:tcW w:w="26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229EFB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9C1D2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1.26</w:t>
            </w:r>
          </w:p>
        </w:tc>
      </w:tr>
      <w:tr w:rsidR="00173EBA" w:rsidRPr="00720D86" w14:paraId="429E6767" w14:textId="77777777" w:rsidTr="00173EBA">
        <w:trPr>
          <w:gridAfter w:val="1"/>
          <w:trHeight w:val="540"/>
        </w:trPr>
        <w:tc>
          <w:tcPr>
            <w:tcW w:w="172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125E59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PCB180</w:t>
            </w:r>
          </w:p>
        </w:tc>
        <w:tc>
          <w:tcPr>
            <w:tcW w:w="132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BA62FB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proofErr w:type="spellStart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ng</w:t>
            </w:r>
            <w:proofErr w:type="spellEnd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/g</w:t>
            </w:r>
          </w:p>
        </w:tc>
        <w:tc>
          <w:tcPr>
            <w:tcW w:w="23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74318B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D6CBA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84</w:t>
            </w:r>
          </w:p>
        </w:tc>
        <w:tc>
          <w:tcPr>
            <w:tcW w:w="2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60DD22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35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038B8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47</w:t>
            </w:r>
          </w:p>
        </w:tc>
        <w:tc>
          <w:tcPr>
            <w:tcW w:w="2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CBCBE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C18CF4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.32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954DE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95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49959A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85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FCFD54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8F44D3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51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02D2A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1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E18E48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.47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1C3AE5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C3BC1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.59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D4FC7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CA5817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54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A2392F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39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876D8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4.08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743434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88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392C4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.13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26E46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D640C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59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3FA6C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1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AE7CF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6.59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BE396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91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6E734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.29</w:t>
            </w:r>
          </w:p>
        </w:tc>
        <w:tc>
          <w:tcPr>
            <w:tcW w:w="24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209D84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47B2D0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28</w:t>
            </w:r>
          </w:p>
        </w:tc>
        <w:tc>
          <w:tcPr>
            <w:tcW w:w="23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39195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7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4C790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31.17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8AF42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3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86FE9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4.74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A1E13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C0B657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.52</w:t>
            </w:r>
          </w:p>
        </w:tc>
        <w:tc>
          <w:tcPr>
            <w:tcW w:w="26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FEF9D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3822DD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6.30</w:t>
            </w:r>
          </w:p>
        </w:tc>
      </w:tr>
      <w:tr w:rsidR="00173EBA" w:rsidRPr="00720D86" w14:paraId="081D0986" w14:textId="77777777" w:rsidTr="00173EBA">
        <w:trPr>
          <w:gridAfter w:val="1"/>
          <w:trHeight w:val="540"/>
        </w:trPr>
        <w:tc>
          <w:tcPr>
            <w:tcW w:w="172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1C291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proofErr w:type="spellStart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ppDDE</w:t>
            </w:r>
            <w:proofErr w:type="spellEnd"/>
          </w:p>
        </w:tc>
        <w:tc>
          <w:tcPr>
            <w:tcW w:w="132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220F3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proofErr w:type="spellStart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ng</w:t>
            </w:r>
            <w:proofErr w:type="spellEnd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/g</w:t>
            </w:r>
          </w:p>
        </w:tc>
        <w:tc>
          <w:tcPr>
            <w:tcW w:w="23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76CFD0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F279E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4.38</w:t>
            </w:r>
          </w:p>
        </w:tc>
        <w:tc>
          <w:tcPr>
            <w:tcW w:w="2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6FB610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35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8393E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.00</w:t>
            </w:r>
          </w:p>
        </w:tc>
        <w:tc>
          <w:tcPr>
            <w:tcW w:w="2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8A032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65922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6.50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664551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95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7E17B5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3.37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604814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BA127E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.05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41C7A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1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550B6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5.38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6082B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44405A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7.70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65714C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B837B7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4.00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3E4FC9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39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77F81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9.30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333528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88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8B0956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5.62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1FEDC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B16DD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9.79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8E710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1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05354C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35.28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A47F9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91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081179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9.61</w:t>
            </w:r>
          </w:p>
        </w:tc>
        <w:tc>
          <w:tcPr>
            <w:tcW w:w="24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9305A8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CC86F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.51</w:t>
            </w:r>
          </w:p>
        </w:tc>
        <w:tc>
          <w:tcPr>
            <w:tcW w:w="23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23252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7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1787D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273.72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B82142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3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0D69D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48.04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9625C5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33BD26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9.56</w:t>
            </w:r>
          </w:p>
        </w:tc>
        <w:tc>
          <w:tcPr>
            <w:tcW w:w="26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C38B1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47A8A1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69.11</w:t>
            </w:r>
          </w:p>
        </w:tc>
      </w:tr>
      <w:tr w:rsidR="00173EBA" w:rsidRPr="00720D86" w14:paraId="219826C4" w14:textId="77777777" w:rsidTr="00173EBA">
        <w:trPr>
          <w:gridAfter w:val="1"/>
          <w:trHeight w:val="540"/>
        </w:trPr>
        <w:tc>
          <w:tcPr>
            <w:tcW w:w="172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315D8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proofErr w:type="spellStart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p,p´DDT</w:t>
            </w:r>
            <w:proofErr w:type="spellEnd"/>
          </w:p>
        </w:tc>
        <w:tc>
          <w:tcPr>
            <w:tcW w:w="132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9FA33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proofErr w:type="spellStart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ng</w:t>
            </w:r>
            <w:proofErr w:type="spellEnd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/g</w:t>
            </w:r>
          </w:p>
        </w:tc>
        <w:tc>
          <w:tcPr>
            <w:tcW w:w="23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06499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1014E7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60</w:t>
            </w:r>
          </w:p>
        </w:tc>
        <w:tc>
          <w:tcPr>
            <w:tcW w:w="2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FEBB28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35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ED42F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46</w:t>
            </w:r>
          </w:p>
        </w:tc>
        <w:tc>
          <w:tcPr>
            <w:tcW w:w="2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FEE312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9F4C4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82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FEB20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95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BC286D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71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7DCE7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254C6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50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AF504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1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66011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.26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015D6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28C49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.08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1C8252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0474D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76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C21B3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39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5A9DE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.15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27B51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88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71D22E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.19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8FD04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2F2ECF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66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23A96B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1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275A98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.48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CB4234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91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77538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56</w:t>
            </w:r>
          </w:p>
        </w:tc>
        <w:tc>
          <w:tcPr>
            <w:tcW w:w="24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18C540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541545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22</w:t>
            </w:r>
          </w:p>
        </w:tc>
        <w:tc>
          <w:tcPr>
            <w:tcW w:w="23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0DCEC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7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80FF0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30.25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B871F5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3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8A2F0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.59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FB06B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FF3E7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0.32</w:t>
            </w:r>
          </w:p>
        </w:tc>
        <w:tc>
          <w:tcPr>
            <w:tcW w:w="26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ECC8A6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A5914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.50</w:t>
            </w:r>
          </w:p>
        </w:tc>
      </w:tr>
      <w:tr w:rsidR="00173EBA" w:rsidRPr="00720D86" w14:paraId="4EC9583D" w14:textId="77777777" w:rsidTr="00173EBA">
        <w:trPr>
          <w:gridAfter w:val="1"/>
          <w:trHeight w:val="540"/>
        </w:trPr>
        <w:tc>
          <w:tcPr>
            <w:tcW w:w="172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3E027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PBDE 28+33</w:t>
            </w:r>
          </w:p>
        </w:tc>
        <w:tc>
          <w:tcPr>
            <w:tcW w:w="132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B25CA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proofErr w:type="spellStart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pg</w:t>
            </w:r>
            <w:proofErr w:type="spellEnd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/g</w:t>
            </w:r>
          </w:p>
        </w:tc>
        <w:tc>
          <w:tcPr>
            <w:tcW w:w="23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358641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C5D95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78.54</w:t>
            </w:r>
          </w:p>
        </w:tc>
        <w:tc>
          <w:tcPr>
            <w:tcW w:w="2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4EDB2C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35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3AE9BE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41.33</w:t>
            </w:r>
          </w:p>
        </w:tc>
        <w:tc>
          <w:tcPr>
            <w:tcW w:w="2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261828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79935D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04.23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175903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95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E963E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00.14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968D4E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7DFCC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99.00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175B2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1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DCE650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72.67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7C4AD5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F7E3B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86.88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A87C2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6EDBA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58.64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7AC0A7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39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3D9678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515.15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23E3B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88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DA1F98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48.19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FAF2F7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7EB63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90.12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DFFF9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1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1A01D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535.22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985C44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91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18847B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76.60</w:t>
            </w:r>
          </w:p>
        </w:tc>
        <w:tc>
          <w:tcPr>
            <w:tcW w:w="24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F2C30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6F0E8C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36.47</w:t>
            </w:r>
          </w:p>
        </w:tc>
        <w:tc>
          <w:tcPr>
            <w:tcW w:w="23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DD3EB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7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07CE04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72.74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773BA8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3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386B74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87.81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7F2FA8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543D2A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3.17</w:t>
            </w:r>
          </w:p>
        </w:tc>
        <w:tc>
          <w:tcPr>
            <w:tcW w:w="26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BB34EB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EA1236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44.99</w:t>
            </w:r>
          </w:p>
        </w:tc>
      </w:tr>
      <w:tr w:rsidR="00173EBA" w:rsidRPr="00720D86" w14:paraId="6DF9643C" w14:textId="77777777" w:rsidTr="00173EBA">
        <w:trPr>
          <w:gridAfter w:val="1"/>
          <w:trHeight w:val="540"/>
        </w:trPr>
        <w:tc>
          <w:tcPr>
            <w:tcW w:w="172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B05F6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PBDE 47</w:t>
            </w:r>
          </w:p>
        </w:tc>
        <w:tc>
          <w:tcPr>
            <w:tcW w:w="132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307420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proofErr w:type="spellStart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pg</w:t>
            </w:r>
            <w:proofErr w:type="spellEnd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/g</w:t>
            </w:r>
          </w:p>
        </w:tc>
        <w:tc>
          <w:tcPr>
            <w:tcW w:w="23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E3CD95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52C4C9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339.85</w:t>
            </w:r>
          </w:p>
        </w:tc>
        <w:tc>
          <w:tcPr>
            <w:tcW w:w="2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4565E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35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23E05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35.59</w:t>
            </w:r>
          </w:p>
        </w:tc>
        <w:tc>
          <w:tcPr>
            <w:tcW w:w="2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9238FC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0D611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610.72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411EB2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95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3684F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333.83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569C8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B7D149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88.68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496C5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1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78C559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438.69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37CBF9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8FE21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425.87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9F667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EB305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369.02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6AC58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39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7E8A87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531.13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53FB9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88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BA7E83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545.57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44D6C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AD5F1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356.42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E50BF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1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C9330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948.59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F7968A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91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5720E0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22.02</w:t>
            </w:r>
          </w:p>
        </w:tc>
        <w:tc>
          <w:tcPr>
            <w:tcW w:w="24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4E4B4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169120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55.59</w:t>
            </w:r>
          </w:p>
        </w:tc>
        <w:tc>
          <w:tcPr>
            <w:tcW w:w="23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CA5A42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7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56374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589.35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F52BEF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3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36503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08.82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67013B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6DF71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71.79</w:t>
            </w:r>
          </w:p>
        </w:tc>
        <w:tc>
          <w:tcPr>
            <w:tcW w:w="26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6D5EF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9EA2C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53.82</w:t>
            </w:r>
          </w:p>
        </w:tc>
      </w:tr>
      <w:tr w:rsidR="00173EBA" w:rsidRPr="00720D86" w14:paraId="23B82C03" w14:textId="77777777" w:rsidTr="00173EBA">
        <w:trPr>
          <w:gridAfter w:val="1"/>
          <w:trHeight w:val="540"/>
        </w:trPr>
        <w:tc>
          <w:tcPr>
            <w:tcW w:w="172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87523A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PBDE 100</w:t>
            </w:r>
          </w:p>
        </w:tc>
        <w:tc>
          <w:tcPr>
            <w:tcW w:w="132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A3B6F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proofErr w:type="spellStart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pg</w:t>
            </w:r>
            <w:proofErr w:type="spellEnd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/g</w:t>
            </w:r>
          </w:p>
        </w:tc>
        <w:tc>
          <w:tcPr>
            <w:tcW w:w="23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6EC4A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5399FD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68.45</w:t>
            </w:r>
          </w:p>
        </w:tc>
        <w:tc>
          <w:tcPr>
            <w:tcW w:w="2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476735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35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F5676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01.72</w:t>
            </w:r>
          </w:p>
        </w:tc>
        <w:tc>
          <w:tcPr>
            <w:tcW w:w="2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4D086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06EA3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308.49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912168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95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B637B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34.84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43136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40C20D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12.83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6159F7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1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5527D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500.76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FA65B1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1C20CC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86.93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328B8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E094A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37.18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172BAF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39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F39D36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332.88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E2E2C7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88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2D50B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56.60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3DE6F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89478E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38.75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8AD68D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1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58908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796.55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76DF63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91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48699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42.58</w:t>
            </w:r>
          </w:p>
        </w:tc>
        <w:tc>
          <w:tcPr>
            <w:tcW w:w="24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C66D0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0FB21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6.07</w:t>
            </w:r>
          </w:p>
        </w:tc>
        <w:tc>
          <w:tcPr>
            <w:tcW w:w="23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BED1FE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7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8ACF2B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76.97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A92EA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3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3033C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31.42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FE1AD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16B43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3.55</w:t>
            </w:r>
          </w:p>
        </w:tc>
        <w:tc>
          <w:tcPr>
            <w:tcW w:w="26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3CB2C4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A309B4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37.38</w:t>
            </w:r>
          </w:p>
        </w:tc>
      </w:tr>
      <w:tr w:rsidR="00173EBA" w:rsidRPr="00720D86" w14:paraId="671860F0" w14:textId="77777777" w:rsidTr="00173EBA">
        <w:trPr>
          <w:gridAfter w:val="1"/>
          <w:trHeight w:val="540"/>
        </w:trPr>
        <w:tc>
          <w:tcPr>
            <w:tcW w:w="172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7D3EF6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PBDE 99</w:t>
            </w:r>
          </w:p>
        </w:tc>
        <w:tc>
          <w:tcPr>
            <w:tcW w:w="132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55555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proofErr w:type="spellStart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pg</w:t>
            </w:r>
            <w:proofErr w:type="spellEnd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/g</w:t>
            </w:r>
          </w:p>
        </w:tc>
        <w:tc>
          <w:tcPr>
            <w:tcW w:w="23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7825B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20CD26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37.82</w:t>
            </w:r>
          </w:p>
        </w:tc>
        <w:tc>
          <w:tcPr>
            <w:tcW w:w="2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B20D1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35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D6CEFD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33.33</w:t>
            </w:r>
          </w:p>
        </w:tc>
        <w:tc>
          <w:tcPr>
            <w:tcW w:w="2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F8A51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FA0710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392.60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DCF26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95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30B295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328.97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3FC670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C7506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67.99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26C2D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1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CE413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432.98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566BB2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6E4762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92.35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56284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15065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24.14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C628DA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39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A1E45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394.90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80645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88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570AA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304.97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1FFD4E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45611E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32.22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B9630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1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D848F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636.08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C3229D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91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13B182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36.28</w:t>
            </w:r>
          </w:p>
        </w:tc>
        <w:tc>
          <w:tcPr>
            <w:tcW w:w="24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8DA537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7F26B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61.16</w:t>
            </w:r>
          </w:p>
        </w:tc>
        <w:tc>
          <w:tcPr>
            <w:tcW w:w="23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BB8A1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7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6D673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764.32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2DCB14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3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474D1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20.40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23264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A41691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76.92</w:t>
            </w:r>
          </w:p>
        </w:tc>
        <w:tc>
          <w:tcPr>
            <w:tcW w:w="26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02BCA0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0B1B06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53.78</w:t>
            </w:r>
          </w:p>
        </w:tc>
      </w:tr>
      <w:tr w:rsidR="00173EBA" w:rsidRPr="00720D86" w14:paraId="192281D0" w14:textId="77777777" w:rsidTr="00173EBA">
        <w:trPr>
          <w:gridAfter w:val="1"/>
          <w:trHeight w:val="540"/>
        </w:trPr>
        <w:tc>
          <w:tcPr>
            <w:tcW w:w="172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BB406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PBDE 154</w:t>
            </w:r>
          </w:p>
        </w:tc>
        <w:tc>
          <w:tcPr>
            <w:tcW w:w="132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6260B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proofErr w:type="spellStart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pg</w:t>
            </w:r>
            <w:proofErr w:type="spellEnd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/g</w:t>
            </w:r>
          </w:p>
        </w:tc>
        <w:tc>
          <w:tcPr>
            <w:tcW w:w="23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E41FF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A6B0DA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80.16</w:t>
            </w:r>
          </w:p>
        </w:tc>
        <w:tc>
          <w:tcPr>
            <w:tcW w:w="2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DB4D2C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35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C70BE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62.39</w:t>
            </w:r>
          </w:p>
        </w:tc>
        <w:tc>
          <w:tcPr>
            <w:tcW w:w="2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E081B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9E0E7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33.75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F5E9BD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95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14E01C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01.59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E6741B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00F2CB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65.21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F3E6D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1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A8590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26.32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28E01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E61AE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92.25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61537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8EA59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48.79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32C7A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39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DE1D7C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334.06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DFDBB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88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BC70D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57.11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00894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5DAD9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81.45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69A2CD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1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788DC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730.97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A3976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91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B4008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35.42</w:t>
            </w:r>
          </w:p>
        </w:tc>
        <w:tc>
          <w:tcPr>
            <w:tcW w:w="24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4366A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4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E87399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1.92</w:t>
            </w:r>
          </w:p>
        </w:tc>
        <w:tc>
          <w:tcPr>
            <w:tcW w:w="23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78E6D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7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0F96E8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51.62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1D1BAC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3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B63B5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33.55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ED08DE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1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A1EFE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1.01</w:t>
            </w:r>
          </w:p>
        </w:tc>
        <w:tc>
          <w:tcPr>
            <w:tcW w:w="26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03B0CA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5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23044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39.46</w:t>
            </w:r>
          </w:p>
        </w:tc>
      </w:tr>
      <w:tr w:rsidR="00173EBA" w:rsidRPr="00720D86" w14:paraId="2DA23604" w14:textId="77777777" w:rsidTr="00173EBA">
        <w:trPr>
          <w:gridAfter w:val="1"/>
          <w:trHeight w:val="540"/>
        </w:trPr>
        <w:tc>
          <w:tcPr>
            <w:tcW w:w="1726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DACB9F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PBDE153</w:t>
            </w:r>
          </w:p>
        </w:tc>
        <w:tc>
          <w:tcPr>
            <w:tcW w:w="1328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3C28267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proofErr w:type="spellStart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pg</w:t>
            </w:r>
            <w:proofErr w:type="spellEnd"/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/g</w:t>
            </w:r>
          </w:p>
        </w:tc>
        <w:tc>
          <w:tcPr>
            <w:tcW w:w="233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119BFD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1197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99E20C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93.66</w:t>
            </w:r>
          </w:p>
        </w:tc>
        <w:tc>
          <w:tcPr>
            <w:tcW w:w="22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81B57B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1357" w:type="dxa"/>
            <w:gridSpan w:val="4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31C28B2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77.42</w:t>
            </w:r>
          </w:p>
        </w:tc>
        <w:tc>
          <w:tcPr>
            <w:tcW w:w="24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A51F5A1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87" w:type="dxa"/>
            <w:gridSpan w:val="4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548E77A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49.79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8E4D975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1195" w:type="dxa"/>
            <w:gridSpan w:val="4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7748CD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95.45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130BE83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1187" w:type="dxa"/>
            <w:gridSpan w:val="4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09597D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62.84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BB0F91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10" w:type="dxa"/>
            <w:gridSpan w:val="5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650EA85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07.07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41B6AD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1010" w:type="dxa"/>
            <w:gridSpan w:val="6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09D3D4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46.69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91042B4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1036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DBF9A9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12.41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505B56B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39" w:type="dxa"/>
            <w:gridSpan w:val="5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70D8870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362.58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D37FDDE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884" w:type="dxa"/>
            <w:gridSpan w:val="5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12E493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43.58</w:t>
            </w:r>
          </w:p>
        </w:tc>
        <w:tc>
          <w:tcPr>
            <w:tcW w:w="218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D79459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1014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62F5F9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23.54</w:t>
            </w:r>
          </w:p>
        </w:tc>
        <w:tc>
          <w:tcPr>
            <w:tcW w:w="239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830A8D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14" w:type="dxa"/>
            <w:gridSpan w:val="6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538ACCC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512.42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49E553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911" w:type="dxa"/>
            <w:gridSpan w:val="6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FEF8B79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30.06</w:t>
            </w:r>
          </w:p>
        </w:tc>
        <w:tc>
          <w:tcPr>
            <w:tcW w:w="248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3C6977F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1014" w:type="dxa"/>
            <w:gridSpan w:val="4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4AEA43F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2.36</w:t>
            </w:r>
          </w:p>
        </w:tc>
        <w:tc>
          <w:tcPr>
            <w:tcW w:w="239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DFFF2B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077" w:type="dxa"/>
            <w:gridSpan w:val="6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4CFF3F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39.92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E8D9A5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1036" w:type="dxa"/>
            <w:gridSpan w:val="6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1F26CE7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4.00</w:t>
            </w:r>
          </w:p>
        </w:tc>
        <w:tc>
          <w:tcPr>
            <w:tcW w:w="218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C48AB37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 </w:t>
            </w:r>
          </w:p>
        </w:tc>
        <w:tc>
          <w:tcPr>
            <w:tcW w:w="1010" w:type="dxa"/>
            <w:gridSpan w:val="4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DD39E4" w14:textId="77777777" w:rsidR="00720D86" w:rsidRPr="00720D86" w:rsidRDefault="00720D86" w:rsidP="00720D86">
            <w:pPr>
              <w:spacing w:after="0"/>
              <w:jc w:val="right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13.16</w:t>
            </w:r>
          </w:p>
        </w:tc>
        <w:tc>
          <w:tcPr>
            <w:tcW w:w="269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02C2A9" w14:textId="77777777" w:rsidR="00720D86" w:rsidRPr="00720D86" w:rsidRDefault="00720D86" w:rsidP="00720D86">
            <w:pPr>
              <w:spacing w:after="0"/>
              <w:jc w:val="center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-</w:t>
            </w:r>
          </w:p>
        </w:tc>
        <w:tc>
          <w:tcPr>
            <w:tcW w:w="1159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F29747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27.59</w:t>
            </w:r>
          </w:p>
        </w:tc>
      </w:tr>
      <w:tr w:rsidR="0092480B" w:rsidRPr="00720D86" w14:paraId="30511E84" w14:textId="77777777" w:rsidTr="00955506">
        <w:trPr>
          <w:gridAfter w:val="1"/>
          <w:trHeight w:val="260"/>
        </w:trPr>
        <w:tc>
          <w:tcPr>
            <w:tcW w:w="4802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64C916" w14:textId="08D6CBB2" w:rsidR="0092480B" w:rsidRPr="00720D86" w:rsidRDefault="0092480B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a) 1=male, 2= female, averages</w:t>
            </w:r>
          </w:p>
        </w:tc>
        <w:tc>
          <w:tcPr>
            <w:tcW w:w="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832C7B" w14:textId="77777777" w:rsidR="0092480B" w:rsidRPr="00720D86" w:rsidRDefault="0092480B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33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E3C36" w14:textId="77777777" w:rsidR="0092480B" w:rsidRPr="00720D86" w:rsidRDefault="0092480B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888B6" w14:textId="77777777" w:rsidR="0092480B" w:rsidRPr="00720D86" w:rsidRDefault="0092480B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7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515E38" w14:textId="77777777" w:rsidR="0092480B" w:rsidRPr="00720D86" w:rsidRDefault="0092480B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87BB7" w14:textId="77777777" w:rsidR="0092480B" w:rsidRPr="00720D86" w:rsidRDefault="0092480B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78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EC836" w14:textId="77777777" w:rsidR="0092480B" w:rsidRPr="00720D86" w:rsidRDefault="0092480B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3AA50" w14:textId="77777777" w:rsidR="0092480B" w:rsidRPr="00720D86" w:rsidRDefault="0092480B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7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09B215" w14:textId="77777777" w:rsidR="0092480B" w:rsidRPr="00720D86" w:rsidRDefault="0092480B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17C23" w14:textId="77777777" w:rsidR="0092480B" w:rsidRPr="00720D86" w:rsidRDefault="0092480B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99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042082" w14:textId="77777777" w:rsidR="0092480B" w:rsidRPr="00720D86" w:rsidRDefault="0092480B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600B3F" w14:textId="77777777" w:rsidR="0092480B" w:rsidRPr="00720D86" w:rsidRDefault="0092480B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99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C3892" w14:textId="77777777" w:rsidR="0092480B" w:rsidRPr="00720D86" w:rsidRDefault="0092480B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2F3DC" w14:textId="77777777" w:rsidR="0092480B" w:rsidRPr="00720D86" w:rsidRDefault="0092480B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2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C208F4" w14:textId="77777777" w:rsidR="0092480B" w:rsidRPr="00720D86" w:rsidRDefault="0092480B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DE3DCC" w14:textId="77777777" w:rsidR="0092480B" w:rsidRPr="00720D86" w:rsidRDefault="0092480B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5AE0D" w14:textId="77777777" w:rsidR="0092480B" w:rsidRPr="00720D86" w:rsidRDefault="0092480B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2F4A0" w14:textId="77777777" w:rsidR="0092480B" w:rsidRPr="00720D86" w:rsidRDefault="0092480B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87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0F780A" w14:textId="77777777" w:rsidR="0092480B" w:rsidRPr="00720D86" w:rsidRDefault="0092480B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CF046" w14:textId="77777777" w:rsidR="0092480B" w:rsidRPr="00720D86" w:rsidRDefault="0092480B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1A82B3" w14:textId="77777777" w:rsidR="0092480B" w:rsidRPr="00720D86" w:rsidRDefault="0092480B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4DBA0" w14:textId="77777777" w:rsidR="0092480B" w:rsidRPr="00720D86" w:rsidRDefault="0092480B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0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3A77B8" w14:textId="77777777" w:rsidR="0092480B" w:rsidRPr="00720D86" w:rsidRDefault="0092480B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0FAB94" w14:textId="77777777" w:rsidR="0092480B" w:rsidRPr="00720D86" w:rsidRDefault="0092480B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89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62F86" w14:textId="77777777" w:rsidR="0092480B" w:rsidRPr="00720D86" w:rsidRDefault="0092480B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4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9EA97" w14:textId="77777777" w:rsidR="0092480B" w:rsidRPr="00720D86" w:rsidRDefault="0092480B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9848F" w14:textId="77777777" w:rsidR="0092480B" w:rsidRPr="00720D86" w:rsidRDefault="0092480B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F5CC2" w14:textId="77777777" w:rsidR="0092480B" w:rsidRPr="00720D86" w:rsidRDefault="0092480B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6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B64D3A" w14:textId="77777777" w:rsidR="0092480B" w:rsidRPr="00720D86" w:rsidRDefault="0092480B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D803D" w14:textId="77777777" w:rsidR="0092480B" w:rsidRPr="00720D86" w:rsidRDefault="0092480B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2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ED79A8" w14:textId="77777777" w:rsidR="0092480B" w:rsidRPr="00720D86" w:rsidRDefault="0092480B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0DF2D" w14:textId="77777777" w:rsidR="0092480B" w:rsidRPr="00720D86" w:rsidRDefault="0092480B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996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5E7D36" w14:textId="77777777" w:rsidR="0092480B" w:rsidRPr="00720D86" w:rsidRDefault="0092480B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F685D7" w14:textId="77777777" w:rsidR="0092480B" w:rsidRPr="00720D86" w:rsidRDefault="0092480B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796CD6" w14:textId="77777777" w:rsidR="0092480B" w:rsidRPr="00720D86" w:rsidRDefault="0092480B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</w:tr>
      <w:tr w:rsidR="00173EBA" w:rsidRPr="00720D86" w14:paraId="09923514" w14:textId="77777777" w:rsidTr="00173EBA">
        <w:trPr>
          <w:gridAfter w:val="1"/>
          <w:trHeight w:val="260"/>
        </w:trPr>
        <w:tc>
          <w:tcPr>
            <w:tcW w:w="4802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C8073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b) Referred to 1000 copies of ß-actin mRNA</w:t>
            </w:r>
          </w:p>
        </w:tc>
        <w:tc>
          <w:tcPr>
            <w:tcW w:w="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A89519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33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C80FA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9CC6B2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7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F71BB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3AEF51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78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FBF534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AB29F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7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33271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D2C0C2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99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9DD04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0DD1D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99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F6259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CCEBE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2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5423C4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D00C1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42AAFA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A621DE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87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E34D0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CF071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D119EF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CBB77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0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10B5AB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66179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89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63EA4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4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DF1B2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E0484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02767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6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64602D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CA7C4E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2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FB3FE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791AA0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996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FF2FA2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D34CF0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3B9363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</w:tr>
      <w:tr w:rsidR="00173EBA" w:rsidRPr="00720D86" w14:paraId="547C0342" w14:textId="77777777" w:rsidTr="00173EBA">
        <w:trPr>
          <w:gridAfter w:val="1"/>
          <w:trHeight w:val="260"/>
        </w:trPr>
        <w:tc>
          <w:tcPr>
            <w:tcW w:w="4802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AFA56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  <w:r w:rsidRPr="00720D86">
              <w:rPr>
                <w:rFonts w:ascii="Verdana" w:hAnsi="Verdana"/>
                <w:sz w:val="20"/>
                <w:szCs w:val="20"/>
                <w:lang w:val="en-US" w:eastAsia="es-ES"/>
              </w:rPr>
              <w:t>c) Weigh per gram of net tissue (muscle)</w:t>
            </w:r>
          </w:p>
        </w:tc>
        <w:tc>
          <w:tcPr>
            <w:tcW w:w="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28651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33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7996F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60028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7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0C74A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A23AB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78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74365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13F39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7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35D20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687249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99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F5364F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313BBB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99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D5645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7346AB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2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6AF167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BD535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2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F3575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2B639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87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5980D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7016B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E1F6A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81288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0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BA9E6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1A2C4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89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5DF43E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4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FF3D3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99E85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34F5A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6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7ED10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0E4F96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02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0FFFFC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C6639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996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4A8655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2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101477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DEBCE" w14:textId="77777777" w:rsidR="00720D86" w:rsidRPr="00720D86" w:rsidRDefault="00720D86" w:rsidP="00720D86">
            <w:pPr>
              <w:spacing w:after="0"/>
              <w:rPr>
                <w:rFonts w:ascii="Verdana" w:hAnsi="Verdana"/>
                <w:sz w:val="20"/>
                <w:szCs w:val="20"/>
                <w:lang w:val="en-US" w:eastAsia="es-ES"/>
              </w:rPr>
            </w:pPr>
          </w:p>
        </w:tc>
      </w:tr>
    </w:tbl>
    <w:p w14:paraId="41DA5DE0" w14:textId="3EA04701" w:rsidR="0092480B" w:rsidRDefault="0092480B"/>
    <w:p w14:paraId="25D0CAD4" w14:textId="77777777" w:rsidR="0092480B" w:rsidRDefault="0092480B">
      <w:r>
        <w:br w:type="page"/>
      </w:r>
    </w:p>
    <w:p w14:paraId="1031A0A6" w14:textId="77777777" w:rsidR="006D5F7B" w:rsidRDefault="006D5F7B" w:rsidP="0092480B">
      <w:pPr>
        <w:spacing w:after="0"/>
        <w:rPr>
          <w:rFonts w:ascii="Arial" w:hAnsi="Arial" w:cs="Arial"/>
          <w:sz w:val="28"/>
          <w:szCs w:val="28"/>
          <w:lang w:val="es-ES_tradnl" w:eastAsia="es-ES"/>
        </w:rPr>
        <w:sectPr w:rsidR="006D5F7B" w:rsidSect="0092480B">
          <w:pgSz w:w="31680" w:h="31680"/>
          <w:pgMar w:top="1417" w:right="1701" w:bottom="1417" w:left="1701" w:header="708" w:footer="708" w:gutter="0"/>
          <w:cols w:space="708"/>
        </w:sectPr>
      </w:pPr>
    </w:p>
    <w:tbl>
      <w:tblPr>
        <w:tblW w:w="11700" w:type="dxa"/>
        <w:tblInd w:w="55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803"/>
        <w:gridCol w:w="2357"/>
        <w:gridCol w:w="1308"/>
        <w:gridCol w:w="1308"/>
        <w:gridCol w:w="1308"/>
        <w:gridCol w:w="1308"/>
        <w:gridCol w:w="1308"/>
      </w:tblGrid>
      <w:tr w:rsidR="0092480B" w:rsidRPr="0092480B" w14:paraId="34250FAC" w14:textId="77777777" w:rsidTr="0092480B">
        <w:trPr>
          <w:trHeight w:val="940"/>
        </w:trPr>
        <w:tc>
          <w:tcPr>
            <w:tcW w:w="11700" w:type="dxa"/>
            <w:gridSpan w:val="7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5C33392B" w14:textId="1D138067" w:rsidR="0092480B" w:rsidRPr="0092480B" w:rsidRDefault="0092480B" w:rsidP="0092480B">
            <w:pPr>
              <w:spacing w:after="0"/>
              <w:rPr>
                <w:rFonts w:ascii="Arial" w:hAnsi="Arial" w:cs="Arial"/>
                <w:sz w:val="28"/>
                <w:szCs w:val="28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lastRenderedPageBreak/>
              <w:t>Supplementary</w:t>
            </w:r>
            <w:proofErr w:type="spellEnd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>Table</w:t>
            </w:r>
            <w:proofErr w:type="spellEnd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 xml:space="preserve"> S</w:t>
            </w:r>
            <w:r w:rsidR="006D5F7B">
              <w:rPr>
                <w:rFonts w:ascii="Arial" w:hAnsi="Arial" w:cs="Arial"/>
                <w:sz w:val="28"/>
                <w:szCs w:val="28"/>
                <w:lang w:val="es-ES_tradnl" w:eastAsia="es-ES"/>
              </w:rPr>
              <w:t>T</w:t>
            </w:r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 xml:space="preserve">3. </w:t>
            </w:r>
            <w:proofErr w:type="spellStart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>Analysis</w:t>
            </w:r>
            <w:proofErr w:type="spellEnd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 xml:space="preserve"> of </w:t>
            </w:r>
            <w:proofErr w:type="spellStart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>the</w:t>
            </w:r>
            <w:proofErr w:type="spellEnd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>distribution</w:t>
            </w:r>
            <w:proofErr w:type="spellEnd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 xml:space="preserve"> of </w:t>
            </w:r>
            <w:proofErr w:type="spellStart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>age</w:t>
            </w:r>
            <w:proofErr w:type="spellEnd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 xml:space="preserve"> and  </w:t>
            </w:r>
            <w:proofErr w:type="spellStart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>reproductive</w:t>
            </w:r>
            <w:proofErr w:type="spellEnd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 xml:space="preserve"> status' </w:t>
            </w:r>
            <w:proofErr w:type="spellStart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>values</w:t>
            </w:r>
            <w:proofErr w:type="spellEnd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>among</w:t>
            </w:r>
            <w:proofErr w:type="spellEnd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>the</w:t>
            </w:r>
            <w:proofErr w:type="spellEnd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>sampled</w:t>
            </w:r>
            <w:proofErr w:type="spellEnd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>fish</w:t>
            </w:r>
            <w:proofErr w:type="spellEnd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>populations</w:t>
            </w:r>
            <w:proofErr w:type="spellEnd"/>
          </w:p>
        </w:tc>
      </w:tr>
      <w:tr w:rsidR="0092480B" w:rsidRPr="0092480B" w14:paraId="3663D798" w14:textId="77777777" w:rsidTr="0092480B">
        <w:trPr>
          <w:trHeight w:val="560"/>
        </w:trPr>
        <w:tc>
          <w:tcPr>
            <w:tcW w:w="2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CD7064A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b/>
                <w:bCs/>
                <w:sz w:val="28"/>
                <w:szCs w:val="28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b/>
                <w:bCs/>
                <w:sz w:val="28"/>
                <w:szCs w:val="28"/>
                <w:lang w:val="es-ES_tradnl" w:eastAsia="es-ES"/>
              </w:rPr>
              <w:t>Descriptives</w:t>
            </w:r>
            <w:proofErr w:type="spellEnd"/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018FF54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A080711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103F0F1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F3F1840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2925320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28BC07A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92480B" w:rsidRPr="0092480B" w14:paraId="1C5DA720" w14:textId="77777777" w:rsidTr="0092480B">
        <w:trPr>
          <w:trHeight w:val="480"/>
        </w:trPr>
        <w:tc>
          <w:tcPr>
            <w:tcW w:w="2820" w:type="dxa"/>
            <w:tcBorders>
              <w:top w:val="single" w:sz="8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F52C2CD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</w:t>
            </w:r>
          </w:p>
        </w:tc>
        <w:tc>
          <w:tcPr>
            <w:tcW w:w="238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508117C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130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19381CF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i/>
                <w:iCs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i/>
                <w:iCs/>
                <w:sz w:val="20"/>
                <w:szCs w:val="20"/>
                <w:lang w:val="es-ES_tradnl" w:eastAsia="es-ES"/>
              </w:rPr>
              <w:t>n</w:t>
            </w:r>
          </w:p>
        </w:tc>
        <w:tc>
          <w:tcPr>
            <w:tcW w:w="130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2E7D224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Mean</w:t>
            </w:r>
          </w:p>
        </w:tc>
        <w:tc>
          <w:tcPr>
            <w:tcW w:w="1300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5275974D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Std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.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Deviation</w:t>
            </w:r>
            <w:proofErr w:type="spellEnd"/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43A5837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D56F764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92480B" w:rsidRPr="0092480B" w14:paraId="46A55B3B" w14:textId="77777777" w:rsidTr="0092480B">
        <w:trPr>
          <w:trHeight w:val="300"/>
        </w:trPr>
        <w:tc>
          <w:tcPr>
            <w:tcW w:w="282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FE12A66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b/>
                <w:bCs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>Age</w:t>
            </w:r>
            <w:proofErr w:type="spellEnd"/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C24789A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Llebreta</w:t>
            </w:r>
            <w:proofErr w:type="spellEnd"/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E3374D9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7169EEB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6.21428571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49DB8166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.4238934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50012B4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EDA4566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92480B" w:rsidRPr="0092480B" w14:paraId="7BDFA30B" w14:textId="77777777" w:rsidTr="0092480B">
        <w:trPr>
          <w:trHeight w:val="240"/>
        </w:trPr>
        <w:tc>
          <w:tcPr>
            <w:tcW w:w="282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0A9C5F7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C1C8546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Cavallers</w:t>
            </w:r>
            <w:proofErr w:type="spellEnd"/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D31A187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40E7C61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4.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7AC661E3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.22474487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7A63AB3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F26BAF9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92480B" w:rsidRPr="0092480B" w14:paraId="3322DEC9" w14:textId="77777777" w:rsidTr="0092480B">
        <w:trPr>
          <w:trHeight w:val="240"/>
        </w:trPr>
        <w:tc>
          <w:tcPr>
            <w:tcW w:w="282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D7ECCDD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4861B78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Xic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de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Colomina</w:t>
            </w:r>
            <w:proofErr w:type="spellEnd"/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7D8949F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ACA8349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6.2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561B542C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0.75377836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178EEDA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7701D5A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92480B" w:rsidRPr="0092480B" w14:paraId="5D94F7C1" w14:textId="77777777" w:rsidTr="0092480B">
        <w:trPr>
          <w:trHeight w:val="240"/>
        </w:trPr>
        <w:tc>
          <w:tcPr>
            <w:tcW w:w="282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BC99DBC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0B51188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Vidal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d'Amunt</w:t>
            </w:r>
            <w:proofErr w:type="spellEnd"/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D6E7F40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31482DB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5.41666666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34ECE5C6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.16450015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F37AB14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5AB096A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92480B" w:rsidRPr="0092480B" w14:paraId="1261CF47" w14:textId="77777777" w:rsidTr="0092480B">
        <w:trPr>
          <w:trHeight w:val="240"/>
        </w:trPr>
        <w:tc>
          <w:tcPr>
            <w:tcW w:w="282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6F1958F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D035EBF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Morskie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Oko</w:t>
            </w:r>
            <w:proofErr w:type="spellEnd"/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556B063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9B98820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6.38461538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3DA81C60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2.21880078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555662A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83D4A8C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92480B" w:rsidRPr="0092480B" w14:paraId="50830FB5" w14:textId="77777777" w:rsidTr="0092480B">
        <w:trPr>
          <w:trHeight w:val="240"/>
        </w:trPr>
        <w:tc>
          <w:tcPr>
            <w:tcW w:w="282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D599848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133D28F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Veľké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Hinçovo</w:t>
            </w:r>
            <w:proofErr w:type="spellEnd"/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C21679B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8906CDD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5.85714285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07AD5180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0.94926229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F1C4E9A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C003F24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92480B" w:rsidRPr="0092480B" w14:paraId="54A64058" w14:textId="77777777" w:rsidTr="0092480B">
        <w:trPr>
          <w:trHeight w:val="240"/>
        </w:trPr>
        <w:tc>
          <w:tcPr>
            <w:tcW w:w="282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4EFE8578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23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155329F5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Total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327D5BEB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79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0E3C1DE4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5.759493671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33536D4D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.48682409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294E2AA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4C8565E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92480B" w:rsidRPr="0092480B" w14:paraId="52381501" w14:textId="77777777" w:rsidTr="0092480B">
        <w:trPr>
          <w:trHeight w:val="580"/>
        </w:trPr>
        <w:tc>
          <w:tcPr>
            <w:tcW w:w="282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8FF54E7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b/>
                <w:bCs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>Reproductive</w:t>
            </w:r>
            <w:proofErr w:type="spellEnd"/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 xml:space="preserve"> status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668C8BB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Llebreta</w:t>
            </w:r>
            <w:proofErr w:type="spellEnd"/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CE98B38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68EC2A7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2.64285714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0DCE5C4F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.82323224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0B7FBCB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D438451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92480B" w:rsidRPr="0092480B" w14:paraId="5F27E545" w14:textId="77777777" w:rsidTr="0092480B">
        <w:trPr>
          <w:trHeight w:val="240"/>
        </w:trPr>
        <w:tc>
          <w:tcPr>
            <w:tcW w:w="282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C8AB1B0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FCF7D1B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Cavallers</w:t>
            </w:r>
            <w:proofErr w:type="spellEnd"/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5FF82A6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643EE4D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2.71428571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3719CB34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.43733575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3954B73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17C7882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92480B" w:rsidRPr="0092480B" w14:paraId="66E5ACEC" w14:textId="77777777" w:rsidTr="0092480B">
        <w:trPr>
          <w:trHeight w:val="240"/>
        </w:trPr>
        <w:tc>
          <w:tcPr>
            <w:tcW w:w="282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893844D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E473797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Xic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de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Colomina</w:t>
            </w:r>
            <w:proofErr w:type="spellEnd"/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D2C8FD8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1973233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.83333333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506DBB79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0.93743686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CBDEEFF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D865E8A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92480B" w:rsidRPr="0092480B" w14:paraId="3CC3B4DA" w14:textId="77777777" w:rsidTr="0092480B">
        <w:trPr>
          <w:trHeight w:val="240"/>
        </w:trPr>
        <w:tc>
          <w:tcPr>
            <w:tcW w:w="282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427BCF1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3882FE8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Vidal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d'Amunt</w:t>
            </w:r>
            <w:proofErr w:type="spellEnd"/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AA2C6A0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1AABED1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2.83333333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4E6737D5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.40345893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8D5D366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E1BD4E8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92480B" w:rsidRPr="0092480B" w14:paraId="696CF860" w14:textId="77777777" w:rsidTr="0092480B">
        <w:trPr>
          <w:trHeight w:val="240"/>
        </w:trPr>
        <w:tc>
          <w:tcPr>
            <w:tcW w:w="282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AFDF0AD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B0702C0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Morskie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Oko</w:t>
            </w:r>
            <w:proofErr w:type="spellEnd"/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7015ACA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A04C576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2.86666666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1417FDB0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.95277580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76BF6CA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3E7A9E2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92480B" w:rsidRPr="0092480B" w14:paraId="390510AD" w14:textId="77777777" w:rsidTr="0092480B">
        <w:trPr>
          <w:trHeight w:val="240"/>
        </w:trPr>
        <w:tc>
          <w:tcPr>
            <w:tcW w:w="282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4815A56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1735874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Veľké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Hinçovo</w:t>
            </w:r>
            <w:proofErr w:type="spellEnd"/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115315C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5135A62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2.71428571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727F31C6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.3827826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4A56BE9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92985F7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92480B" w:rsidRPr="0092480B" w14:paraId="0F9014EA" w14:textId="77777777" w:rsidTr="0092480B">
        <w:trPr>
          <w:trHeight w:val="260"/>
        </w:trPr>
        <w:tc>
          <w:tcPr>
            <w:tcW w:w="282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125D7C51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23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2776DD22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Total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160E338D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78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39DC65AA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2.607692308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5735027F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.5168122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7ADB6E0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E4D8910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92480B" w:rsidRPr="0092480B" w14:paraId="27A1AD58" w14:textId="77777777" w:rsidTr="0092480B">
        <w:trPr>
          <w:trHeight w:val="240"/>
        </w:trPr>
        <w:tc>
          <w:tcPr>
            <w:tcW w:w="2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57F1047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6A04146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CF4C6DD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57DDB1B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84B9E4E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8050E26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4FC8C5D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92480B" w:rsidRPr="0092480B" w14:paraId="76941AAE" w14:textId="77777777" w:rsidTr="0092480B">
        <w:trPr>
          <w:trHeight w:val="360"/>
        </w:trPr>
        <w:tc>
          <w:tcPr>
            <w:tcW w:w="2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083CF7B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b/>
                <w:bCs/>
                <w:sz w:val="28"/>
                <w:szCs w:val="28"/>
                <w:lang w:val="es-ES_tradnl" w:eastAsia="es-ES"/>
              </w:rPr>
            </w:pPr>
            <w:r w:rsidRPr="0092480B">
              <w:rPr>
                <w:rFonts w:ascii="Arial" w:hAnsi="Arial" w:cs="Arial"/>
                <w:b/>
                <w:bCs/>
                <w:sz w:val="28"/>
                <w:szCs w:val="28"/>
                <w:lang w:val="es-ES_tradnl" w:eastAsia="es-ES"/>
              </w:rPr>
              <w:t>ANOVA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BBB523C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C4EBC9D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3A698CB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94081B5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ABCCE0D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839A5A3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92480B" w:rsidRPr="0092480B" w14:paraId="675574C9" w14:textId="77777777" w:rsidTr="0092480B">
        <w:trPr>
          <w:trHeight w:val="880"/>
        </w:trPr>
        <w:tc>
          <w:tcPr>
            <w:tcW w:w="2820" w:type="dxa"/>
            <w:tcBorders>
              <w:top w:val="single" w:sz="8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AD07575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</w:t>
            </w:r>
          </w:p>
        </w:tc>
        <w:tc>
          <w:tcPr>
            <w:tcW w:w="238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A36C0E1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130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1923421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Sum of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Squares</w:t>
            </w:r>
            <w:proofErr w:type="spellEnd"/>
          </w:p>
        </w:tc>
        <w:tc>
          <w:tcPr>
            <w:tcW w:w="130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0E6BF44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df</w:t>
            </w:r>
            <w:proofErr w:type="spellEnd"/>
          </w:p>
        </w:tc>
        <w:tc>
          <w:tcPr>
            <w:tcW w:w="130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F444F0C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Mean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Square</w:t>
            </w:r>
            <w:proofErr w:type="spellEnd"/>
          </w:p>
        </w:tc>
        <w:tc>
          <w:tcPr>
            <w:tcW w:w="130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A9953CF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F</w:t>
            </w:r>
          </w:p>
        </w:tc>
        <w:tc>
          <w:tcPr>
            <w:tcW w:w="1300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3730D483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Sig.</w:t>
            </w:r>
          </w:p>
        </w:tc>
      </w:tr>
      <w:tr w:rsidR="0092480B" w:rsidRPr="0092480B" w14:paraId="687C3DBE" w14:textId="77777777" w:rsidTr="0092480B">
        <w:trPr>
          <w:trHeight w:val="300"/>
        </w:trPr>
        <w:tc>
          <w:tcPr>
            <w:tcW w:w="282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46E42FF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b/>
                <w:bCs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>Age</w:t>
            </w:r>
            <w:proofErr w:type="spellEnd"/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50D13C5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Between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Groups</w:t>
            </w:r>
            <w:proofErr w:type="spellEnd"/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1BC2BF6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34.6153614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AEF231B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3229921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6.92307228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1595B0F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3.66712048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6C0720A5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0.005137304</w:t>
            </w:r>
          </w:p>
        </w:tc>
      </w:tr>
      <w:tr w:rsidR="0092480B" w:rsidRPr="0092480B" w14:paraId="46C42FEC" w14:textId="77777777" w:rsidTr="0092480B">
        <w:trPr>
          <w:trHeight w:val="300"/>
        </w:trPr>
        <w:tc>
          <w:tcPr>
            <w:tcW w:w="282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159A022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b/>
                <w:bCs/>
                <w:lang w:val="es-ES_tradnl" w:eastAsia="es-ES"/>
              </w:rPr>
            </w:pPr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> 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660E05C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Within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Groups</w:t>
            </w:r>
            <w:proofErr w:type="spellEnd"/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D8C297A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37.815018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51FFC84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7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72753EE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.88787696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ACBB497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23DBEA9C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</w:tr>
      <w:tr w:rsidR="0092480B" w:rsidRPr="0092480B" w14:paraId="347DCFAF" w14:textId="77777777" w:rsidTr="0092480B">
        <w:trPr>
          <w:trHeight w:val="300"/>
        </w:trPr>
        <w:tc>
          <w:tcPr>
            <w:tcW w:w="282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6F6F54FC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b/>
                <w:bCs/>
                <w:lang w:val="es-ES_tradnl" w:eastAsia="es-ES"/>
              </w:rPr>
            </w:pPr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> </w:t>
            </w:r>
          </w:p>
        </w:tc>
        <w:tc>
          <w:tcPr>
            <w:tcW w:w="23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1D1C491A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Total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612D202B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72.4303797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1B37F487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78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4CACAFE4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17E4974C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378CED71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</w:tr>
      <w:tr w:rsidR="0092480B" w:rsidRPr="0092480B" w14:paraId="2BE413F2" w14:textId="77777777" w:rsidTr="0092480B">
        <w:trPr>
          <w:trHeight w:val="620"/>
        </w:trPr>
        <w:tc>
          <w:tcPr>
            <w:tcW w:w="282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99538ED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b/>
                <w:bCs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>Reproductive</w:t>
            </w:r>
            <w:proofErr w:type="spellEnd"/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 xml:space="preserve"> status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CB5B975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Between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Groups</w:t>
            </w:r>
            <w:proofErr w:type="spellEnd"/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298A3C7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8.94681318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4D0072C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BB002D2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.78936263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A68F1FA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0.76591881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3717ECCC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0.577376731</w:t>
            </w:r>
          </w:p>
        </w:tc>
      </w:tr>
      <w:tr w:rsidR="0092480B" w:rsidRPr="0092480B" w14:paraId="71D4403A" w14:textId="77777777" w:rsidTr="0092480B">
        <w:trPr>
          <w:trHeight w:val="240"/>
        </w:trPr>
        <w:tc>
          <w:tcPr>
            <w:tcW w:w="282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7DDE97A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752E0DC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Within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Groups</w:t>
            </w:r>
            <w:proofErr w:type="spellEnd"/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1893535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68.208571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7CB1191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7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46D9CF3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2.336230159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C2AF5BC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772216DE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</w:tr>
      <w:tr w:rsidR="0092480B" w:rsidRPr="0092480B" w14:paraId="36260EE7" w14:textId="77777777" w:rsidTr="0092480B">
        <w:trPr>
          <w:trHeight w:val="260"/>
        </w:trPr>
        <w:tc>
          <w:tcPr>
            <w:tcW w:w="282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76B0DB64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23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79DD81F0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Total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41CEC2B5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77.1553846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34107099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77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75BC6510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577DFB97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1729B589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</w:tr>
      <w:tr w:rsidR="0092480B" w:rsidRPr="0092480B" w14:paraId="1ED29985" w14:textId="77777777" w:rsidTr="0092480B">
        <w:trPr>
          <w:trHeight w:val="240"/>
        </w:trPr>
        <w:tc>
          <w:tcPr>
            <w:tcW w:w="2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D168E5B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5601C1E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3236379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FABD1C1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D9AA6D1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0FE6143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9E6302A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92480B" w:rsidRPr="0092480B" w14:paraId="3755F9EC" w14:textId="77777777" w:rsidTr="0092480B">
        <w:trPr>
          <w:trHeight w:val="360"/>
        </w:trPr>
        <w:tc>
          <w:tcPr>
            <w:tcW w:w="52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0584A20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b/>
                <w:bCs/>
                <w:sz w:val="28"/>
                <w:szCs w:val="28"/>
                <w:lang w:val="es-ES_tradnl" w:eastAsia="es-ES"/>
              </w:rPr>
            </w:pPr>
            <w:r w:rsidRPr="0092480B">
              <w:rPr>
                <w:rFonts w:ascii="Arial" w:hAnsi="Arial" w:cs="Arial"/>
                <w:b/>
                <w:bCs/>
                <w:sz w:val="28"/>
                <w:szCs w:val="28"/>
                <w:lang w:val="es-ES_tradnl" w:eastAsia="es-ES"/>
              </w:rPr>
              <w:t xml:space="preserve">Post Hoc </w:t>
            </w:r>
            <w:proofErr w:type="spellStart"/>
            <w:r w:rsidRPr="0092480B">
              <w:rPr>
                <w:rFonts w:ascii="Arial" w:hAnsi="Arial" w:cs="Arial"/>
                <w:b/>
                <w:bCs/>
                <w:sz w:val="28"/>
                <w:szCs w:val="28"/>
                <w:lang w:val="es-ES_tradnl" w:eastAsia="es-ES"/>
              </w:rPr>
              <w:t>Tests</w:t>
            </w:r>
            <w:proofErr w:type="spellEnd"/>
            <w:r w:rsidRPr="0092480B">
              <w:rPr>
                <w:rFonts w:ascii="Arial" w:hAnsi="Arial" w:cs="Arial"/>
                <w:b/>
                <w:bCs/>
                <w:sz w:val="28"/>
                <w:szCs w:val="28"/>
                <w:lang w:val="es-ES_tradnl" w:eastAsia="es-ES"/>
              </w:rPr>
              <w:t xml:space="preserve"> (</w:t>
            </w:r>
            <w:proofErr w:type="spellStart"/>
            <w:r w:rsidRPr="0092480B">
              <w:rPr>
                <w:rFonts w:ascii="Arial" w:hAnsi="Arial" w:cs="Arial"/>
                <w:b/>
                <w:bCs/>
                <w:sz w:val="28"/>
                <w:szCs w:val="28"/>
                <w:lang w:val="es-ES_tradnl" w:eastAsia="es-ES"/>
              </w:rPr>
              <w:t>Tukey's</w:t>
            </w:r>
            <w:proofErr w:type="spellEnd"/>
            <w:r w:rsidRPr="0092480B">
              <w:rPr>
                <w:rFonts w:ascii="Arial" w:hAnsi="Arial" w:cs="Arial"/>
                <w:b/>
                <w:bCs/>
                <w:sz w:val="28"/>
                <w:szCs w:val="28"/>
                <w:lang w:val="es-ES_tradnl" w:eastAsia="es-ES"/>
              </w:rPr>
              <w:t xml:space="preserve"> B)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6207A0E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6F7290D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2EEB9E2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B5DC4A0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74D30CE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92480B" w:rsidRPr="0092480B" w14:paraId="58EDDC2D" w14:textId="77777777" w:rsidTr="0092480B">
        <w:trPr>
          <w:trHeight w:val="520"/>
        </w:trPr>
        <w:tc>
          <w:tcPr>
            <w:tcW w:w="282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78619737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b/>
                <w:bCs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>Age</w:t>
            </w:r>
            <w:proofErr w:type="spellEnd"/>
          </w:p>
        </w:tc>
        <w:tc>
          <w:tcPr>
            <w:tcW w:w="238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52F319EE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13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5336B087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130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741F088D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597FD6F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2E2810A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67D1DD3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92480B" w:rsidRPr="0092480B" w14:paraId="07066B72" w14:textId="77777777" w:rsidTr="0092480B">
        <w:trPr>
          <w:trHeight w:val="800"/>
        </w:trPr>
        <w:tc>
          <w:tcPr>
            <w:tcW w:w="282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82490DA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b/>
                <w:bCs/>
                <w:lang w:val="es-ES_tradnl" w:eastAsia="es-ES"/>
              </w:rPr>
            </w:pPr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>Lake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DD5C140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i/>
                <w:iCs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i/>
                <w:iCs/>
                <w:sz w:val="20"/>
                <w:szCs w:val="20"/>
                <w:lang w:val="es-ES_tradnl" w:eastAsia="es-ES"/>
              </w:rPr>
              <w:t>n</w:t>
            </w:r>
          </w:p>
        </w:tc>
        <w:tc>
          <w:tcPr>
            <w:tcW w:w="2600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3C63AE15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Means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for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groups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in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homogeneous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subsets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(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alpha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= 0.05)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71A42F4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58776FD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8EC9469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92480B" w:rsidRPr="0092480B" w14:paraId="34BFFA2C" w14:textId="77777777" w:rsidTr="0092480B">
        <w:trPr>
          <w:trHeight w:val="240"/>
        </w:trPr>
        <w:tc>
          <w:tcPr>
            <w:tcW w:w="282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C54AC17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75AA041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AC2DCC4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509C2E7C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2B01860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8A3DFBD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1CB065E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92480B" w:rsidRPr="0092480B" w14:paraId="1EEC0A15" w14:textId="77777777" w:rsidTr="0092480B">
        <w:trPr>
          <w:trHeight w:val="240"/>
        </w:trPr>
        <w:tc>
          <w:tcPr>
            <w:tcW w:w="282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3ED4266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Cavallers</w:t>
            </w:r>
            <w:proofErr w:type="spellEnd"/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01929C9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064B89E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4.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130B72E0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942A496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CB0E496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93E1D05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92480B" w:rsidRPr="0092480B" w14:paraId="4B2BE264" w14:textId="77777777" w:rsidTr="0092480B">
        <w:trPr>
          <w:trHeight w:val="240"/>
        </w:trPr>
        <w:tc>
          <w:tcPr>
            <w:tcW w:w="282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04B831F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Vidal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d'Amunt</w:t>
            </w:r>
            <w:proofErr w:type="spellEnd"/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BF21EA4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28E6660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5.41666666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4BFA40D3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5.41666666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A95B139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BBCB7FE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1EB4E69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92480B" w:rsidRPr="0092480B" w14:paraId="5A9C9495" w14:textId="77777777" w:rsidTr="0092480B">
        <w:trPr>
          <w:trHeight w:val="240"/>
        </w:trPr>
        <w:tc>
          <w:tcPr>
            <w:tcW w:w="282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D9904C5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Veľké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Hinçovo</w:t>
            </w:r>
            <w:proofErr w:type="spellEnd"/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258EFBB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8F19DA5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5.85714285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78398C11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5.85714285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2BF732B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5B2105D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B2A8E28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92480B" w:rsidRPr="0092480B" w14:paraId="1BB4CFFD" w14:textId="77777777" w:rsidTr="0092480B">
        <w:trPr>
          <w:trHeight w:val="240"/>
        </w:trPr>
        <w:tc>
          <w:tcPr>
            <w:tcW w:w="282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3FD024D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Llebreta</w:t>
            </w:r>
            <w:proofErr w:type="spellEnd"/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C4E2C92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E10CCC2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258C01A6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6.21428571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728089D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5DF1134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9A3CB22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92480B" w:rsidRPr="0092480B" w14:paraId="5BEBEF0E" w14:textId="77777777" w:rsidTr="0092480B">
        <w:trPr>
          <w:trHeight w:val="240"/>
        </w:trPr>
        <w:tc>
          <w:tcPr>
            <w:tcW w:w="282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29BE179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Xic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de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Colomina</w:t>
            </w:r>
            <w:proofErr w:type="spellEnd"/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1259A27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A9790AE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73962AC4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6.2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2F38CF3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47327E9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0CEE31F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92480B" w:rsidRPr="0092480B" w14:paraId="180419C8" w14:textId="77777777" w:rsidTr="0092480B">
        <w:trPr>
          <w:trHeight w:val="260"/>
        </w:trPr>
        <w:tc>
          <w:tcPr>
            <w:tcW w:w="282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053EE147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Morskie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Oko</w:t>
            </w:r>
            <w:proofErr w:type="spellEnd"/>
          </w:p>
        </w:tc>
        <w:tc>
          <w:tcPr>
            <w:tcW w:w="23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58551790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5375E70C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6D2D9B3D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6.38461538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9A951E0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FB6A244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C7BE4C4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92480B" w:rsidRPr="0092480B" w14:paraId="3C61272D" w14:textId="77777777" w:rsidTr="0092480B">
        <w:trPr>
          <w:trHeight w:val="240"/>
        </w:trPr>
        <w:tc>
          <w:tcPr>
            <w:tcW w:w="2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05DDAAE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B9B3AEC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D30575C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2944647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D58F453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8A1E899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6650442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92480B" w:rsidRPr="0092480B" w14:paraId="5553DCE3" w14:textId="77777777" w:rsidTr="0092480B">
        <w:trPr>
          <w:trHeight w:val="260"/>
        </w:trPr>
        <w:tc>
          <w:tcPr>
            <w:tcW w:w="2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628C2F5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4CC3A80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9ECFFF6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4247ACE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687DCD1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52F2FAB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E44829E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92480B" w:rsidRPr="0092480B" w14:paraId="4AD56B3D" w14:textId="77777777" w:rsidTr="0092480B">
        <w:trPr>
          <w:trHeight w:val="540"/>
        </w:trPr>
        <w:tc>
          <w:tcPr>
            <w:tcW w:w="5200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0D4DC31D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b/>
                <w:bCs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>Reproductive</w:t>
            </w:r>
            <w:proofErr w:type="spellEnd"/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 xml:space="preserve"> status</w:t>
            </w:r>
          </w:p>
        </w:tc>
        <w:tc>
          <w:tcPr>
            <w:tcW w:w="13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7B42F06B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130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520E449D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86B0BBD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DADF6D4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5E2DA16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92480B" w:rsidRPr="0092480B" w14:paraId="4BE70FF6" w14:textId="77777777" w:rsidTr="0092480B">
        <w:trPr>
          <w:trHeight w:val="780"/>
        </w:trPr>
        <w:tc>
          <w:tcPr>
            <w:tcW w:w="282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87FD68D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b/>
                <w:bCs/>
                <w:lang w:val="es-ES_tradnl" w:eastAsia="es-ES"/>
              </w:rPr>
            </w:pPr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>Lake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B56E5CB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i/>
                <w:iCs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i/>
                <w:iCs/>
                <w:sz w:val="20"/>
                <w:szCs w:val="20"/>
                <w:lang w:val="es-ES_tradnl" w:eastAsia="es-ES"/>
              </w:rPr>
              <w:t>n</w:t>
            </w:r>
          </w:p>
        </w:tc>
        <w:tc>
          <w:tcPr>
            <w:tcW w:w="2600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2FBA7F47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Means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for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groups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in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homogeneous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subsets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(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alpha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= 0.05)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0B19B2A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89A61F7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5AD140D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92480B" w:rsidRPr="0092480B" w14:paraId="57E4C382" w14:textId="77777777" w:rsidTr="0092480B">
        <w:trPr>
          <w:trHeight w:val="240"/>
        </w:trPr>
        <w:tc>
          <w:tcPr>
            <w:tcW w:w="282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A5C3704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EB78ED0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2EE8CDE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349EE92E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F645CF5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84EF546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8246933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92480B" w:rsidRPr="0092480B" w14:paraId="30D46FA0" w14:textId="77777777" w:rsidTr="0092480B">
        <w:trPr>
          <w:trHeight w:val="240"/>
        </w:trPr>
        <w:tc>
          <w:tcPr>
            <w:tcW w:w="282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E2D4756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Xic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de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Colomina</w:t>
            </w:r>
            <w:proofErr w:type="spellEnd"/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A16AAC6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2A24393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.83333333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6607297A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CF2DAC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617FF19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1A20CDE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92480B" w:rsidRPr="0092480B" w14:paraId="59034B92" w14:textId="77777777" w:rsidTr="0092480B">
        <w:trPr>
          <w:trHeight w:val="240"/>
        </w:trPr>
        <w:tc>
          <w:tcPr>
            <w:tcW w:w="282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0CB11D5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Llebreta</w:t>
            </w:r>
            <w:proofErr w:type="spellEnd"/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97807DF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CD2DAA4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2.64285714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001A9D40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0F414C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C48B80F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CC9E92E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92480B" w:rsidRPr="0092480B" w14:paraId="48775BB3" w14:textId="77777777" w:rsidTr="0092480B">
        <w:trPr>
          <w:trHeight w:val="240"/>
        </w:trPr>
        <w:tc>
          <w:tcPr>
            <w:tcW w:w="282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E771347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Cavallers</w:t>
            </w:r>
            <w:proofErr w:type="spellEnd"/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92B7291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2D7148B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2.71428571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503BF99A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3725F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BA76FCA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1788AF3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92480B" w:rsidRPr="0092480B" w14:paraId="27488765" w14:textId="77777777" w:rsidTr="0092480B">
        <w:trPr>
          <w:trHeight w:val="240"/>
        </w:trPr>
        <w:tc>
          <w:tcPr>
            <w:tcW w:w="282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605D08C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Veľké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Hinçovo</w:t>
            </w:r>
            <w:proofErr w:type="spellEnd"/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81E61A0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0941E00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2.71428571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5D4FCEE6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C132C8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3C60BB4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FBBEB8E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92480B" w:rsidRPr="0092480B" w14:paraId="01A3FC2D" w14:textId="77777777" w:rsidTr="0092480B">
        <w:trPr>
          <w:trHeight w:val="240"/>
        </w:trPr>
        <w:tc>
          <w:tcPr>
            <w:tcW w:w="282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47EFB3F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Vidal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d'Amunt</w:t>
            </w:r>
            <w:proofErr w:type="spellEnd"/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679534A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77D0896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2.83333333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42BF4001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073437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56AF141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2B62B32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92480B" w:rsidRPr="0092480B" w14:paraId="08EC2A59" w14:textId="77777777" w:rsidTr="0092480B">
        <w:trPr>
          <w:trHeight w:val="260"/>
        </w:trPr>
        <w:tc>
          <w:tcPr>
            <w:tcW w:w="282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0B0E0A1D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Morskie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Oko</w:t>
            </w:r>
            <w:proofErr w:type="spellEnd"/>
          </w:p>
        </w:tc>
        <w:tc>
          <w:tcPr>
            <w:tcW w:w="23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34A6C41E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7CBE801C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2.866666667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3345A620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02E3BB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3E74910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AEAB345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</w:tbl>
    <w:p w14:paraId="2A489C48" w14:textId="2DBADE6F" w:rsidR="0092480B" w:rsidRDefault="0092480B"/>
    <w:p w14:paraId="74F40551" w14:textId="77777777" w:rsidR="0092480B" w:rsidRDefault="0092480B">
      <w:r>
        <w:br w:type="page"/>
      </w:r>
    </w:p>
    <w:tbl>
      <w:tblPr>
        <w:tblW w:w="11933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338"/>
        <w:gridCol w:w="993"/>
        <w:gridCol w:w="1701"/>
        <w:gridCol w:w="1308"/>
        <w:gridCol w:w="1385"/>
        <w:gridCol w:w="1440"/>
        <w:gridCol w:w="160"/>
        <w:gridCol w:w="1308"/>
        <w:gridCol w:w="1300"/>
      </w:tblGrid>
      <w:tr w:rsidR="006D5F7B" w:rsidRPr="0092480B" w14:paraId="4745FF54" w14:textId="77777777" w:rsidTr="006D5F7B">
        <w:trPr>
          <w:trHeight w:val="820"/>
        </w:trPr>
        <w:tc>
          <w:tcPr>
            <w:tcW w:w="10633" w:type="dxa"/>
            <w:gridSpan w:val="8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009473A1" w14:textId="53CCA399" w:rsidR="0092480B" w:rsidRPr="0092480B" w:rsidRDefault="0092480B" w:rsidP="0092480B">
            <w:pPr>
              <w:spacing w:after="0"/>
              <w:rPr>
                <w:rFonts w:ascii="Arial" w:hAnsi="Arial" w:cs="Arial"/>
                <w:sz w:val="28"/>
                <w:szCs w:val="28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lastRenderedPageBreak/>
              <w:t>Supplementary</w:t>
            </w:r>
            <w:proofErr w:type="spellEnd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>Table</w:t>
            </w:r>
            <w:proofErr w:type="spellEnd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 xml:space="preserve"> S</w:t>
            </w:r>
            <w:r w:rsidR="006D5F7B">
              <w:rPr>
                <w:rFonts w:ascii="Arial" w:hAnsi="Arial" w:cs="Arial"/>
                <w:sz w:val="28"/>
                <w:szCs w:val="28"/>
                <w:lang w:val="es-ES_tradnl" w:eastAsia="es-ES"/>
              </w:rPr>
              <w:t>T</w:t>
            </w:r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 xml:space="preserve">4. </w:t>
            </w:r>
            <w:proofErr w:type="spellStart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>Analysis</w:t>
            </w:r>
            <w:proofErr w:type="spellEnd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 xml:space="preserve"> of </w:t>
            </w:r>
            <w:proofErr w:type="spellStart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>the</w:t>
            </w:r>
            <w:proofErr w:type="spellEnd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>distribution</w:t>
            </w:r>
            <w:proofErr w:type="spellEnd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 xml:space="preserve"> of dio2 and cyp1a </w:t>
            </w:r>
            <w:proofErr w:type="spellStart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>mRNA</w:t>
            </w:r>
            <w:proofErr w:type="spellEnd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>levels</w:t>
            </w:r>
            <w:proofErr w:type="spellEnd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 xml:space="preserve"> in </w:t>
            </w:r>
            <w:proofErr w:type="spellStart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>male</w:t>
            </w:r>
            <w:proofErr w:type="spellEnd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 xml:space="preserve"> and </w:t>
            </w:r>
            <w:proofErr w:type="spellStart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>female</w:t>
            </w:r>
            <w:proofErr w:type="spellEnd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>fish</w:t>
            </w:r>
            <w:proofErr w:type="spellEnd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>according</w:t>
            </w:r>
            <w:proofErr w:type="spellEnd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>their</w:t>
            </w:r>
            <w:proofErr w:type="spellEnd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>reproductive</w:t>
            </w:r>
            <w:proofErr w:type="spellEnd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8"/>
                <w:szCs w:val="28"/>
                <w:lang w:val="es-ES_tradnl" w:eastAsia="es-ES"/>
              </w:rPr>
              <w:t>status</w:t>
            </w:r>
            <w:r w:rsidRPr="0092480B">
              <w:rPr>
                <w:rFonts w:ascii="Arial" w:hAnsi="Arial" w:cs="Arial"/>
                <w:sz w:val="28"/>
                <w:szCs w:val="28"/>
                <w:vertAlign w:val="superscript"/>
                <w:lang w:val="es-ES_tradnl" w:eastAsia="es-ES"/>
              </w:rPr>
              <w:t>a,b</w:t>
            </w:r>
            <w:proofErr w:type="spellEnd"/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48D1A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6D5F7B" w:rsidRPr="0092480B" w14:paraId="70934F17" w14:textId="77777777" w:rsidTr="006D5F7B">
        <w:trPr>
          <w:trHeight w:val="36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1197F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b/>
                <w:bCs/>
                <w:sz w:val="28"/>
                <w:szCs w:val="28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b/>
                <w:bCs/>
                <w:sz w:val="28"/>
                <w:szCs w:val="28"/>
                <w:lang w:val="es-ES_tradnl" w:eastAsia="es-ES"/>
              </w:rPr>
              <w:t>Descriptives</w:t>
            </w:r>
            <w:proofErr w:type="spellEnd"/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C1121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9D95C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46501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C3B540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0D2295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468CC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653C91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15413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6D5F7B" w:rsidRPr="0092480B" w14:paraId="6B845DD0" w14:textId="77777777" w:rsidTr="006D5F7B">
        <w:trPr>
          <w:trHeight w:val="240"/>
        </w:trPr>
        <w:tc>
          <w:tcPr>
            <w:tcW w:w="2338" w:type="dxa"/>
            <w:tcBorders>
              <w:top w:val="single" w:sz="8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4E1EAA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B3C97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Sex</w:t>
            </w:r>
          </w:p>
        </w:tc>
        <w:tc>
          <w:tcPr>
            <w:tcW w:w="170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06F15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Reproductive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 Status</w:t>
            </w:r>
          </w:p>
        </w:tc>
        <w:tc>
          <w:tcPr>
            <w:tcW w:w="130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2C246C8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i/>
                <w:iCs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i/>
                <w:iCs/>
                <w:sz w:val="20"/>
                <w:szCs w:val="20"/>
                <w:lang w:val="es-ES_tradnl" w:eastAsia="es-ES"/>
              </w:rPr>
              <w:t>n</w:t>
            </w:r>
          </w:p>
        </w:tc>
        <w:tc>
          <w:tcPr>
            <w:tcW w:w="138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22B72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Mean</w:t>
            </w:r>
          </w:p>
        </w:tc>
        <w:tc>
          <w:tcPr>
            <w:tcW w:w="1440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3E95E26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Std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.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Deviation</w:t>
            </w:r>
            <w:proofErr w:type="spellEnd"/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CDB84F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24AD1A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1A8C5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6D5F7B" w:rsidRPr="0092480B" w14:paraId="78E9972B" w14:textId="77777777" w:rsidTr="006D5F7B">
        <w:trPr>
          <w:trHeight w:val="300"/>
        </w:trPr>
        <w:tc>
          <w:tcPr>
            <w:tcW w:w="2338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0FE302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b/>
                <w:bCs/>
                <w:lang w:val="es-ES_tradnl" w:eastAsia="es-ES"/>
              </w:rPr>
            </w:pPr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 xml:space="preserve">dio2 (log </w:t>
            </w:r>
            <w:proofErr w:type="spellStart"/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>values</w:t>
            </w:r>
            <w:proofErr w:type="spellEnd"/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 xml:space="preserve">)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8493AE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Male</w:t>
            </w:r>
            <w:proofErr w:type="spellEnd"/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2266B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-2</w:t>
            </w: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8B728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7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073CAB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0.291158539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BAF3C5E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0.715531518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ABD097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6E2705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BAF87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6D5F7B" w:rsidRPr="0092480B" w14:paraId="4A33DDBE" w14:textId="77777777" w:rsidTr="006D5F7B">
        <w:trPr>
          <w:trHeight w:val="300"/>
        </w:trPr>
        <w:tc>
          <w:tcPr>
            <w:tcW w:w="2338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59579D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b/>
                <w:bCs/>
                <w:lang w:val="es-ES_tradnl" w:eastAsia="es-ES"/>
              </w:rPr>
            </w:pPr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> 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2F9C6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B515AB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3-5</w:t>
            </w: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0D1AD0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6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CA614C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0.133592914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303823D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0.367284384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851FF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5E9CF3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B7CCAC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6D5F7B" w:rsidRPr="0092480B" w14:paraId="0E03B4E9" w14:textId="77777777" w:rsidTr="006D5F7B">
        <w:trPr>
          <w:trHeight w:val="300"/>
        </w:trPr>
        <w:tc>
          <w:tcPr>
            <w:tcW w:w="2338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E9438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b/>
                <w:bCs/>
                <w:lang w:val="es-ES_tradnl" w:eastAsia="es-ES"/>
              </w:rPr>
            </w:pPr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> 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90C27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Female</w:t>
            </w:r>
            <w:proofErr w:type="spellEnd"/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3E58B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-2</w:t>
            </w: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B9FA3D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21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1A9A3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0.49825070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595A3E3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0.957867865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D14DA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5E3CA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9061C6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6D5F7B" w:rsidRPr="0092480B" w14:paraId="695937AE" w14:textId="77777777" w:rsidTr="006D5F7B">
        <w:trPr>
          <w:trHeight w:val="300"/>
        </w:trPr>
        <w:tc>
          <w:tcPr>
            <w:tcW w:w="2338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40092A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b/>
                <w:bCs/>
                <w:lang w:val="es-ES_tradnl" w:eastAsia="es-ES"/>
              </w:rPr>
            </w:pPr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> 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AC64C8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2FBEF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3-4</w:t>
            </w: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7F143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20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F97D8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0.609404285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2D100BA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0.595431177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15AF72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F87404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7A1DC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6D5F7B" w:rsidRPr="0092480B" w14:paraId="5A54EC20" w14:textId="77777777" w:rsidTr="006D5F7B">
        <w:trPr>
          <w:trHeight w:val="300"/>
        </w:trPr>
        <w:tc>
          <w:tcPr>
            <w:tcW w:w="2338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BA0859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b/>
                <w:bCs/>
                <w:lang w:val="es-ES_tradnl" w:eastAsia="es-ES"/>
              </w:rPr>
            </w:pPr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> 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DEF4A7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C9EF5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5-7</w:t>
            </w: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4AF340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6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629459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-0.1689068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FE1F9B7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0.65332076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35C429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B33B34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F2F95B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6D5F7B" w:rsidRPr="0092480B" w14:paraId="397C7897" w14:textId="77777777" w:rsidTr="006D5F7B">
        <w:trPr>
          <w:trHeight w:val="300"/>
        </w:trPr>
        <w:tc>
          <w:tcPr>
            <w:tcW w:w="2338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F38030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b/>
                <w:bCs/>
                <w:lang w:val="es-ES_tradnl" w:eastAsia="es-ES"/>
              </w:rPr>
            </w:pPr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> 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6896EE1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Total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16F857B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13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608E0F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70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936AF23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0.391273746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1E9BBD0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0.758816634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6FC32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5D7B8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1613E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6D5F7B" w:rsidRPr="0092480B" w14:paraId="6754156F" w14:textId="77777777" w:rsidTr="006D5F7B">
        <w:trPr>
          <w:trHeight w:val="580"/>
        </w:trPr>
        <w:tc>
          <w:tcPr>
            <w:tcW w:w="2338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2B1670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b/>
                <w:bCs/>
                <w:lang w:val="es-ES_tradnl" w:eastAsia="es-ES"/>
              </w:rPr>
            </w:pPr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 xml:space="preserve">cyp1a (log </w:t>
            </w:r>
            <w:proofErr w:type="spellStart"/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>values</w:t>
            </w:r>
            <w:proofErr w:type="spellEnd"/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>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08C1DF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Male</w:t>
            </w:r>
            <w:proofErr w:type="spellEnd"/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2532B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-2</w:t>
            </w: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D5337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7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AE4077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2.935898307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CEC0D1D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0.34170676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00359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D6A29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EE9844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6D5F7B" w:rsidRPr="0092480B" w14:paraId="6A253926" w14:textId="77777777" w:rsidTr="006D5F7B">
        <w:trPr>
          <w:trHeight w:val="300"/>
        </w:trPr>
        <w:tc>
          <w:tcPr>
            <w:tcW w:w="2338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72E06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b/>
                <w:bCs/>
                <w:lang w:val="es-ES_tradnl" w:eastAsia="es-ES"/>
              </w:rPr>
            </w:pPr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> 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D68D5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B8640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3-5</w:t>
            </w: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8A1B0A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7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3C4E03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3.082568227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0899AD7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0.482477799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5E419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C838D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1F845A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6D5F7B" w:rsidRPr="0092480B" w14:paraId="757E3E9A" w14:textId="77777777" w:rsidTr="006D5F7B">
        <w:trPr>
          <w:trHeight w:val="300"/>
        </w:trPr>
        <w:tc>
          <w:tcPr>
            <w:tcW w:w="2338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0E5972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b/>
                <w:bCs/>
                <w:lang w:val="es-ES_tradnl" w:eastAsia="es-ES"/>
              </w:rPr>
            </w:pPr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> 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A40CF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Female</w:t>
            </w:r>
            <w:proofErr w:type="spellEnd"/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5093B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-2</w:t>
            </w: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A019F0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21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FEF8B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2.76290303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0657BCB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0.380755823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4ADB7C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D2FB7E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6C346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6D5F7B" w:rsidRPr="0092480B" w14:paraId="06756AEA" w14:textId="77777777" w:rsidTr="006D5F7B">
        <w:trPr>
          <w:trHeight w:val="300"/>
        </w:trPr>
        <w:tc>
          <w:tcPr>
            <w:tcW w:w="2338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34828D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b/>
                <w:bCs/>
                <w:lang w:val="es-ES_tradnl" w:eastAsia="es-ES"/>
              </w:rPr>
            </w:pPr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> 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0FE38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55726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3-4</w:t>
            </w: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0D3E78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20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2707C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2.558539516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0423EA9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0.472628977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A8562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BA59D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D7C45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6D5F7B" w:rsidRPr="0092480B" w14:paraId="280E3131" w14:textId="77777777" w:rsidTr="006D5F7B">
        <w:trPr>
          <w:trHeight w:val="300"/>
        </w:trPr>
        <w:tc>
          <w:tcPr>
            <w:tcW w:w="2338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93529F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b/>
                <w:bCs/>
                <w:lang w:val="es-ES_tradnl" w:eastAsia="es-ES"/>
              </w:rPr>
            </w:pPr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> 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57FC4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937284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5-7</w:t>
            </w: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9D3CF2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6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7E7A7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2.476709523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DBEE667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0.519663266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99FD79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DCEC4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121DCD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6D5F7B" w:rsidRPr="0092480B" w14:paraId="4C6AF498" w14:textId="77777777" w:rsidTr="006D5F7B">
        <w:trPr>
          <w:trHeight w:val="320"/>
        </w:trPr>
        <w:tc>
          <w:tcPr>
            <w:tcW w:w="2338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81F7F9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b/>
                <w:bCs/>
                <w:lang w:val="es-ES_tradnl" w:eastAsia="es-ES"/>
              </w:rPr>
            </w:pPr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> 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C12D6C2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Total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C5BF5F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130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24B72C2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71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7E4EBF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2.754088168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F9FE028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0.452045162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75884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BB8EB3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5E658E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6D5F7B" w:rsidRPr="0092480B" w14:paraId="6D3B67D1" w14:textId="77777777" w:rsidTr="006D5F7B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6365F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b/>
                <w:bCs/>
                <w:lang w:val="es-ES_tradnl" w:eastAsia="es-ES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0BB78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4C615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1FE528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A6D49F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37AE3B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23D86F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313B6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7EA7D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6D5F7B" w:rsidRPr="0092480B" w14:paraId="730BE525" w14:textId="77777777" w:rsidTr="006D5F7B">
        <w:trPr>
          <w:trHeight w:val="36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0AB5CA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b/>
                <w:bCs/>
                <w:sz w:val="28"/>
                <w:szCs w:val="28"/>
                <w:lang w:val="es-ES_tradnl" w:eastAsia="es-ES"/>
              </w:rPr>
            </w:pPr>
            <w:r w:rsidRPr="0092480B">
              <w:rPr>
                <w:rFonts w:ascii="Arial" w:hAnsi="Arial" w:cs="Arial"/>
                <w:b/>
                <w:bCs/>
                <w:sz w:val="28"/>
                <w:szCs w:val="28"/>
                <w:lang w:val="es-ES_tradnl" w:eastAsia="es-ES"/>
              </w:rPr>
              <w:t>ANOVA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CB96A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1BF60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76B43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ADBAE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A8319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4043D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36DCD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5842EA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6D5F7B" w:rsidRPr="0092480B" w14:paraId="241D5276" w14:textId="77777777" w:rsidTr="006D5F7B">
        <w:trPr>
          <w:trHeight w:val="660"/>
        </w:trPr>
        <w:tc>
          <w:tcPr>
            <w:tcW w:w="2338" w:type="dxa"/>
            <w:tcBorders>
              <w:top w:val="single" w:sz="8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2A9FD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b/>
                <w:bCs/>
                <w:lang w:val="es-ES_tradnl" w:eastAsia="es-ES"/>
              </w:rPr>
            </w:pPr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 xml:space="preserve"> 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017F8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170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443C64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130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CCDA41E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Sum of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Squares</w:t>
            </w:r>
            <w:proofErr w:type="spellEnd"/>
          </w:p>
        </w:tc>
        <w:tc>
          <w:tcPr>
            <w:tcW w:w="138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DD9EE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df</w:t>
            </w:r>
            <w:proofErr w:type="spellEnd"/>
          </w:p>
        </w:tc>
        <w:tc>
          <w:tcPr>
            <w:tcW w:w="144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3E60CB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Mean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Square</w:t>
            </w:r>
            <w:proofErr w:type="spellEnd"/>
          </w:p>
        </w:tc>
        <w:tc>
          <w:tcPr>
            <w:tcW w:w="16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1423B6" w14:textId="6D77DE01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FAAE065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Sig.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6F7661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6D5F7B" w:rsidRPr="0092480B" w14:paraId="36D8BBBE" w14:textId="77777777" w:rsidTr="006D5F7B">
        <w:trPr>
          <w:trHeight w:val="300"/>
        </w:trPr>
        <w:tc>
          <w:tcPr>
            <w:tcW w:w="2338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14FF0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b/>
                <w:bCs/>
                <w:lang w:val="es-ES_tradnl" w:eastAsia="es-ES"/>
              </w:rPr>
            </w:pPr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 xml:space="preserve">dio2 (log </w:t>
            </w:r>
            <w:proofErr w:type="spellStart"/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>values</w:t>
            </w:r>
            <w:proofErr w:type="spellEnd"/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 xml:space="preserve">)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46036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BD008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Between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Groups</w:t>
            </w:r>
            <w:proofErr w:type="spellEnd"/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A8A9A1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3.643546012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8086E4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4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C3A6FB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0.910886503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E9AFF9" w14:textId="2A8CB63D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5108D31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0.17469547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5714F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6D5F7B" w:rsidRPr="0092480B" w14:paraId="1A92AE4B" w14:textId="77777777" w:rsidTr="006D5F7B">
        <w:trPr>
          <w:trHeight w:val="300"/>
        </w:trPr>
        <w:tc>
          <w:tcPr>
            <w:tcW w:w="2338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72BE9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b/>
                <w:bCs/>
                <w:lang w:val="es-ES_tradnl" w:eastAsia="es-ES"/>
              </w:rPr>
            </w:pPr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> 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C52DA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33A6E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Within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Groups</w:t>
            </w:r>
            <w:proofErr w:type="spellEnd"/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B56181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36.0868392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A8002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65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DA705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0.555182142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BD1993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E8ADD11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FA5A6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6D5F7B" w:rsidRPr="0092480B" w14:paraId="70CDB6BA" w14:textId="77777777" w:rsidTr="006D5F7B">
        <w:trPr>
          <w:trHeight w:val="300"/>
        </w:trPr>
        <w:tc>
          <w:tcPr>
            <w:tcW w:w="2338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3536AF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b/>
                <w:bCs/>
                <w:lang w:val="es-ES_tradnl" w:eastAsia="es-ES"/>
              </w:rPr>
            </w:pPr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> 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7F9D54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6C3A3D7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Total</w:t>
            </w:r>
          </w:p>
        </w:tc>
        <w:tc>
          <w:tcPr>
            <w:tcW w:w="13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71408D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39.73038521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5C64C12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69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612920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173A19E" w14:textId="73380EF5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C0C00F0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8CEF86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6D5F7B" w:rsidRPr="0092480B" w14:paraId="2CC12DD2" w14:textId="77777777" w:rsidTr="006D5F7B">
        <w:trPr>
          <w:trHeight w:val="460"/>
        </w:trPr>
        <w:tc>
          <w:tcPr>
            <w:tcW w:w="2338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7EF9D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b/>
                <w:bCs/>
                <w:lang w:val="es-ES_tradnl" w:eastAsia="es-ES"/>
              </w:rPr>
            </w:pPr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 xml:space="preserve">cyp1a (log </w:t>
            </w:r>
            <w:proofErr w:type="spellStart"/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>values</w:t>
            </w:r>
            <w:proofErr w:type="spellEnd"/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>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E01F32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198DBE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Between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Groups</w:t>
            </w:r>
            <w:proofErr w:type="spellEnd"/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F7DEE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2.54527852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EC704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4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D596BB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0.63631963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045935" w14:textId="48A2D42D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EDEF9FF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0.01068809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295C27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6D5F7B" w:rsidRPr="0092480B" w14:paraId="5D8E74E7" w14:textId="77777777" w:rsidTr="006D5F7B">
        <w:trPr>
          <w:trHeight w:val="300"/>
        </w:trPr>
        <w:tc>
          <w:tcPr>
            <w:tcW w:w="2338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078944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b/>
                <w:bCs/>
                <w:lang w:val="es-ES_tradnl" w:eastAsia="es-ES"/>
              </w:rPr>
            </w:pPr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> 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299D1D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7D5033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Within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Groups</w:t>
            </w:r>
            <w:proofErr w:type="spellEnd"/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ABF98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1.75885945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508DB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66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17CD9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0.178164537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1F48A7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C3314DE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47F90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6D5F7B" w:rsidRPr="0092480B" w14:paraId="6C0F9CE2" w14:textId="77777777" w:rsidTr="006D5F7B">
        <w:trPr>
          <w:trHeight w:val="320"/>
        </w:trPr>
        <w:tc>
          <w:tcPr>
            <w:tcW w:w="2338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27A799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b/>
                <w:bCs/>
                <w:lang w:val="es-ES_tradnl" w:eastAsia="es-ES"/>
              </w:rPr>
            </w:pPr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> 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5555EB7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71F6CEC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Total</w:t>
            </w:r>
          </w:p>
        </w:tc>
        <w:tc>
          <w:tcPr>
            <w:tcW w:w="130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A2566C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4.30413797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DDA7262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70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062EAE6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1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14:paraId="4DDA5677" w14:textId="29B28FE6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C33F60F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38DB2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6D5F7B" w:rsidRPr="0092480B" w14:paraId="76AFE5EC" w14:textId="77777777" w:rsidTr="006D5F7B">
        <w:trPr>
          <w:trHeight w:val="32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028549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b/>
                <w:bCs/>
                <w:lang w:val="es-ES_tradnl" w:eastAsia="es-ES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C01836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DAF87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394B3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9C7BE2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95350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0DDF1C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34EDBD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1712F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6D5F7B" w:rsidRPr="0092480B" w14:paraId="34FDB188" w14:textId="77777777" w:rsidTr="006D5F7B">
        <w:trPr>
          <w:trHeight w:val="440"/>
        </w:trPr>
        <w:tc>
          <w:tcPr>
            <w:tcW w:w="33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4845F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b/>
                <w:bCs/>
                <w:sz w:val="28"/>
                <w:szCs w:val="28"/>
                <w:lang w:val="es-ES_tradnl" w:eastAsia="es-ES"/>
              </w:rPr>
            </w:pPr>
            <w:r w:rsidRPr="0092480B">
              <w:rPr>
                <w:rFonts w:ascii="Arial" w:hAnsi="Arial" w:cs="Arial"/>
                <w:b/>
                <w:bCs/>
                <w:sz w:val="28"/>
                <w:szCs w:val="28"/>
                <w:lang w:val="es-ES_tradnl" w:eastAsia="es-ES"/>
              </w:rPr>
              <w:t xml:space="preserve">Post Hoc </w:t>
            </w:r>
            <w:proofErr w:type="spellStart"/>
            <w:r w:rsidRPr="0092480B">
              <w:rPr>
                <w:rFonts w:ascii="Arial" w:hAnsi="Arial" w:cs="Arial"/>
                <w:b/>
                <w:bCs/>
                <w:sz w:val="28"/>
                <w:szCs w:val="28"/>
                <w:lang w:val="es-ES_tradnl" w:eastAsia="es-ES"/>
              </w:rPr>
              <w:t>Tests</w:t>
            </w:r>
            <w:proofErr w:type="spellEnd"/>
            <w:r w:rsidRPr="0092480B">
              <w:rPr>
                <w:rFonts w:ascii="Arial" w:hAnsi="Arial" w:cs="Arial"/>
                <w:b/>
                <w:bCs/>
                <w:sz w:val="28"/>
                <w:szCs w:val="28"/>
                <w:lang w:val="es-ES_tradnl" w:eastAsia="es-ES"/>
              </w:rPr>
              <w:t xml:space="preserve"> (</w:t>
            </w:r>
            <w:proofErr w:type="spellStart"/>
            <w:r w:rsidRPr="0092480B">
              <w:rPr>
                <w:rFonts w:ascii="Arial" w:hAnsi="Arial" w:cs="Arial"/>
                <w:b/>
                <w:bCs/>
                <w:sz w:val="28"/>
                <w:szCs w:val="28"/>
                <w:lang w:val="es-ES_tradnl" w:eastAsia="es-ES"/>
              </w:rPr>
              <w:t>Tukey's</w:t>
            </w:r>
            <w:proofErr w:type="spellEnd"/>
            <w:r w:rsidRPr="0092480B">
              <w:rPr>
                <w:rFonts w:ascii="Arial" w:hAnsi="Arial" w:cs="Arial"/>
                <w:b/>
                <w:bCs/>
                <w:sz w:val="28"/>
                <w:szCs w:val="28"/>
                <w:lang w:val="es-ES_tradnl" w:eastAsia="es-ES"/>
              </w:rPr>
              <w:t xml:space="preserve"> B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7113F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D6478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942D7B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19204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B5E1E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06ADB7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433965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6D5F7B" w:rsidRPr="0092480B" w14:paraId="0C4183E6" w14:textId="77777777" w:rsidTr="006D5F7B">
        <w:trPr>
          <w:trHeight w:val="320"/>
        </w:trPr>
        <w:tc>
          <w:tcPr>
            <w:tcW w:w="2338" w:type="dxa"/>
            <w:tcBorders>
              <w:top w:val="single" w:sz="8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08015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b/>
                <w:bCs/>
                <w:lang w:val="es-ES_tradnl" w:eastAsia="es-ES"/>
              </w:rPr>
            </w:pPr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 xml:space="preserve">dio2 (log </w:t>
            </w:r>
            <w:proofErr w:type="spellStart"/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>values</w:t>
            </w:r>
            <w:proofErr w:type="spellEnd"/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 xml:space="preserve">) 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E58A7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170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BF342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130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DFF6BB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1385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D092FE9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FDE88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8B5A4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AD0AD3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852DF9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6D5F7B" w:rsidRPr="0092480B" w14:paraId="3832F497" w14:textId="77777777" w:rsidTr="006D5F7B">
        <w:trPr>
          <w:trHeight w:val="760"/>
        </w:trPr>
        <w:tc>
          <w:tcPr>
            <w:tcW w:w="2338" w:type="dxa"/>
            <w:tcBorders>
              <w:top w:val="single" w:sz="8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86DCB3F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b/>
                <w:bCs/>
                <w:lang w:val="es-ES_tradnl" w:eastAsia="es-ES"/>
              </w:rPr>
            </w:pPr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>Sex (</w:t>
            </w:r>
            <w:proofErr w:type="spellStart"/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>Reproductive</w:t>
            </w:r>
            <w:proofErr w:type="spellEnd"/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 xml:space="preserve"> status)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71B0EAC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b/>
                <w:bCs/>
                <w:lang w:val="es-ES_tradnl" w:eastAsia="es-ES"/>
              </w:rPr>
            </w:pPr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> </w:t>
            </w:r>
          </w:p>
        </w:tc>
        <w:tc>
          <w:tcPr>
            <w:tcW w:w="170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40EADB5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i/>
                <w:iCs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i/>
                <w:iCs/>
                <w:sz w:val="20"/>
                <w:szCs w:val="20"/>
                <w:lang w:val="es-ES_tradnl" w:eastAsia="es-ES"/>
              </w:rPr>
              <w:t>n</w:t>
            </w:r>
          </w:p>
        </w:tc>
        <w:tc>
          <w:tcPr>
            <w:tcW w:w="2693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622ACEB2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Means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for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groups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in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homogeneous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subsets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(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alpha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= 0.05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F48699E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8089BE7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D51CE07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659A59C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6D5F7B" w:rsidRPr="0092480B" w14:paraId="12291EB0" w14:textId="77777777" w:rsidTr="006D5F7B">
        <w:trPr>
          <w:trHeight w:val="240"/>
        </w:trPr>
        <w:tc>
          <w:tcPr>
            <w:tcW w:w="2338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E110F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413BE1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A2C887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3E02E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EBF5F1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6DEFD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571D8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D4576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E791C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6D5F7B" w:rsidRPr="0092480B" w14:paraId="417C08FA" w14:textId="77777777" w:rsidTr="006D5F7B">
        <w:trPr>
          <w:trHeight w:val="240"/>
        </w:trPr>
        <w:tc>
          <w:tcPr>
            <w:tcW w:w="2338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AEE9F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Female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(5-7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13BCD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9012D8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6</w:t>
            </w: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FCD79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-0.16890681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EA6F1A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5119C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716D5C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7D142D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BCD33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6D5F7B" w:rsidRPr="0092480B" w14:paraId="40951F28" w14:textId="77777777" w:rsidTr="006D5F7B">
        <w:trPr>
          <w:trHeight w:val="240"/>
        </w:trPr>
        <w:tc>
          <w:tcPr>
            <w:tcW w:w="2338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712494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Male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(3-5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51FB9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EF3DF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6</w:t>
            </w: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E688E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0.133592914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9CE18C9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97A9C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01973B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135CC4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ABD17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6D5F7B" w:rsidRPr="0092480B" w14:paraId="7658D242" w14:textId="77777777" w:rsidTr="006D5F7B">
        <w:trPr>
          <w:trHeight w:val="240"/>
        </w:trPr>
        <w:tc>
          <w:tcPr>
            <w:tcW w:w="2338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D9087D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Male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(1-2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77DC7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10F105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7</w:t>
            </w: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B095C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0.291158539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BA2DF45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C3388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1BD99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38494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1EE1E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6D5F7B" w:rsidRPr="0092480B" w14:paraId="2506579C" w14:textId="77777777" w:rsidTr="006D5F7B">
        <w:trPr>
          <w:trHeight w:val="240"/>
        </w:trPr>
        <w:tc>
          <w:tcPr>
            <w:tcW w:w="2338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871441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Female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(1-2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0D935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986B1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21</w:t>
            </w: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1163D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0.498250701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4EECA3E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D1B38C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E1C1A0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CDE0B4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24177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6D5F7B" w:rsidRPr="0092480B" w14:paraId="2C737A71" w14:textId="77777777" w:rsidTr="006D5F7B">
        <w:trPr>
          <w:trHeight w:val="260"/>
        </w:trPr>
        <w:tc>
          <w:tcPr>
            <w:tcW w:w="2338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5BCC4B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Female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(3-4)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B9442A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790742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20</w:t>
            </w:r>
          </w:p>
        </w:tc>
        <w:tc>
          <w:tcPr>
            <w:tcW w:w="130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18162B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0.609404285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6172307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77363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262C2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3A111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96D4ED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6D5F7B" w:rsidRPr="0092480B" w14:paraId="6703F75B" w14:textId="77777777" w:rsidTr="006D5F7B">
        <w:trPr>
          <w:trHeight w:val="260"/>
        </w:trPr>
        <w:tc>
          <w:tcPr>
            <w:tcW w:w="2338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2CFB91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BE490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3C1799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61ED4D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D95699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C0B31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627F2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576440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DD652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6D5F7B" w:rsidRPr="0092480B" w14:paraId="3952FCF6" w14:textId="77777777" w:rsidTr="006D5F7B">
        <w:trPr>
          <w:trHeight w:val="320"/>
        </w:trPr>
        <w:tc>
          <w:tcPr>
            <w:tcW w:w="233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3549A8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b/>
                <w:bCs/>
                <w:lang w:val="es-ES_tradnl" w:eastAsia="es-ES"/>
              </w:rPr>
            </w:pPr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 xml:space="preserve">cyp1a (log </w:t>
            </w:r>
            <w:proofErr w:type="spellStart"/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>values</w:t>
            </w:r>
            <w:proofErr w:type="spellEnd"/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>)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D578593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b/>
                <w:bCs/>
                <w:lang w:val="es-ES_tradnl" w:eastAsia="es-ES"/>
              </w:rPr>
            </w:pPr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> </w:t>
            </w:r>
          </w:p>
        </w:tc>
        <w:tc>
          <w:tcPr>
            <w:tcW w:w="170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1AC468D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130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91B434C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138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5F19DAA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3A618B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CE2B8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282CA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703FF9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6D5F7B" w:rsidRPr="0092480B" w14:paraId="69A8D325" w14:textId="77777777" w:rsidTr="006D5F7B">
        <w:trPr>
          <w:trHeight w:val="760"/>
        </w:trPr>
        <w:tc>
          <w:tcPr>
            <w:tcW w:w="2338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FBF4A79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b/>
                <w:bCs/>
                <w:lang w:val="es-ES_tradnl" w:eastAsia="es-ES"/>
              </w:rPr>
            </w:pPr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>Sex (</w:t>
            </w:r>
            <w:proofErr w:type="spellStart"/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>Reproductive</w:t>
            </w:r>
            <w:proofErr w:type="spellEnd"/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 xml:space="preserve"> status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898ED62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b/>
                <w:bCs/>
                <w:lang w:val="es-ES_tradnl" w:eastAsia="es-ES"/>
              </w:rPr>
            </w:pPr>
            <w:r w:rsidRPr="0092480B">
              <w:rPr>
                <w:rFonts w:ascii="Arial" w:hAnsi="Arial" w:cs="Arial"/>
                <w:b/>
                <w:bCs/>
                <w:lang w:val="es-ES_tradnl" w:eastAsia="es-ES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DD791E3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i/>
                <w:iCs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i/>
                <w:iCs/>
                <w:sz w:val="20"/>
                <w:szCs w:val="20"/>
                <w:lang w:val="es-ES_tradnl" w:eastAsia="es-ES"/>
              </w:rPr>
              <w:t>n</w:t>
            </w:r>
          </w:p>
        </w:tc>
        <w:tc>
          <w:tcPr>
            <w:tcW w:w="2693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2204574E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Means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for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groups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in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homogeneous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subsets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(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alpha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= 0.05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961AC3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D72FE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17768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E914C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6D5F7B" w:rsidRPr="0092480B" w14:paraId="535D7C18" w14:textId="77777777" w:rsidTr="006D5F7B">
        <w:trPr>
          <w:trHeight w:val="240"/>
        </w:trPr>
        <w:tc>
          <w:tcPr>
            <w:tcW w:w="2338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917AC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DE42C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B738C8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0A57D4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3D82D91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2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8ED71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9D2C2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713A0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F8AEFB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6D5F7B" w:rsidRPr="0092480B" w14:paraId="00E1EB4B" w14:textId="77777777" w:rsidTr="006D5F7B">
        <w:trPr>
          <w:trHeight w:val="240"/>
        </w:trPr>
        <w:tc>
          <w:tcPr>
            <w:tcW w:w="2338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6E854D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Female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(5-7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CB9FB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7B850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6</w:t>
            </w: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69EA5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2.476709523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960E1A7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DA8F9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08221D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117B38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0CE2A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6D5F7B" w:rsidRPr="0092480B" w14:paraId="089FAD08" w14:textId="77777777" w:rsidTr="006D5F7B">
        <w:trPr>
          <w:trHeight w:val="240"/>
        </w:trPr>
        <w:tc>
          <w:tcPr>
            <w:tcW w:w="2338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0C3B0A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Female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(3-4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1E193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79BD8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20</w:t>
            </w: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28656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2.558539516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108550D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B3BC53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C8582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A9F65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B1D75B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6D5F7B" w:rsidRPr="0092480B" w14:paraId="5043C261" w14:textId="77777777" w:rsidTr="006D5F7B">
        <w:trPr>
          <w:trHeight w:val="240"/>
        </w:trPr>
        <w:tc>
          <w:tcPr>
            <w:tcW w:w="2338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BDBFD4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Female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(1-2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52380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FA62A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21</w:t>
            </w: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669BB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2.76290303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84307EB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2.76290303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3AC2C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0D9BE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E2BFC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A33D8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6D5F7B" w:rsidRPr="0092480B" w14:paraId="74C6D7DB" w14:textId="77777777" w:rsidTr="006D5F7B">
        <w:trPr>
          <w:trHeight w:val="240"/>
        </w:trPr>
        <w:tc>
          <w:tcPr>
            <w:tcW w:w="2338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84E611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Male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(1-2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7B0A6B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B8875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17</w:t>
            </w: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BEC552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2.935898307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BA4CC4F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2.935898307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EAD5F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DD19B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AEF4B5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EB5F2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6D5F7B" w:rsidRPr="0092480B" w14:paraId="2611D41B" w14:textId="77777777" w:rsidTr="006D5F7B">
        <w:trPr>
          <w:trHeight w:val="260"/>
        </w:trPr>
        <w:tc>
          <w:tcPr>
            <w:tcW w:w="2338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53EFB0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Male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(3-5)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1EE19F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C24A74" w14:textId="77777777" w:rsidR="0092480B" w:rsidRPr="0092480B" w:rsidRDefault="0092480B" w:rsidP="0092480B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7</w:t>
            </w:r>
          </w:p>
        </w:tc>
        <w:tc>
          <w:tcPr>
            <w:tcW w:w="130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5AF3F19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 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F147EC4" w14:textId="77777777" w:rsidR="0092480B" w:rsidRPr="0092480B" w:rsidRDefault="0092480B" w:rsidP="0092480B">
            <w:pPr>
              <w:spacing w:after="0"/>
              <w:jc w:val="right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3.082568227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0197F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ECD05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BEEEB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974C8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6D5F7B" w:rsidRPr="0092480B" w14:paraId="61DC7A79" w14:textId="77777777" w:rsidTr="0030649B">
        <w:trPr>
          <w:trHeight w:val="240"/>
        </w:trPr>
        <w:tc>
          <w:tcPr>
            <w:tcW w:w="6340" w:type="dxa"/>
            <w:gridSpan w:val="4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37703" w14:textId="4E8E9280" w:rsidR="006D5F7B" w:rsidRPr="0092480B" w:rsidRDefault="006D5F7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a) </w:t>
            </w:r>
            <w:proofErr w:type="spellStart"/>
            <w:r>
              <w:rPr>
                <w:rFonts w:ascii="Arial" w:hAnsi="Arial" w:cs="Arial"/>
                <w:sz w:val="20"/>
                <w:szCs w:val="20"/>
                <w:lang w:val="es-ES_tradnl" w:eastAsia="es-ES"/>
              </w:rPr>
              <w:t>Defined</w:t>
            </w:r>
            <w:proofErr w:type="spellEnd"/>
            <w:r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as in </w:t>
            </w:r>
            <w:proofErr w:type="spellStart"/>
            <w:r>
              <w:rPr>
                <w:rFonts w:ascii="Arial" w:hAnsi="Arial" w:cs="Arial"/>
                <w:sz w:val="20"/>
                <w:szCs w:val="20"/>
                <w:lang w:val="es-ES_tradnl" w:eastAsia="es-ES"/>
              </w:rPr>
              <w:t>supplementary</w:t>
            </w:r>
            <w:proofErr w:type="spellEnd"/>
            <w:r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Table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S2</w:t>
            </w:r>
          </w:p>
        </w:tc>
        <w:tc>
          <w:tcPr>
            <w:tcW w:w="13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97F04" w14:textId="77777777" w:rsidR="006D5F7B" w:rsidRPr="0092480B" w:rsidRDefault="006D5F7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A7686" w14:textId="77777777" w:rsidR="006D5F7B" w:rsidRPr="0092480B" w:rsidRDefault="006D5F7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1C3C1" w14:textId="77777777" w:rsidR="006D5F7B" w:rsidRPr="0092480B" w:rsidRDefault="006D5F7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F8B20" w14:textId="77777777" w:rsidR="006D5F7B" w:rsidRPr="0092480B" w:rsidRDefault="006D5F7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8ED17" w14:textId="77777777" w:rsidR="006D5F7B" w:rsidRPr="0092480B" w:rsidRDefault="006D5F7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6D5F7B" w:rsidRPr="0092480B" w14:paraId="0AF6F8FB" w14:textId="77777777" w:rsidTr="006D5F7B">
        <w:trPr>
          <w:trHeight w:val="240"/>
        </w:trPr>
        <w:tc>
          <w:tcPr>
            <w:tcW w:w="772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535C2E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b)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Reproductive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status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were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aggregated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to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ensure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sufficient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</w:t>
            </w:r>
            <w:r w:rsidRPr="0092480B">
              <w:rPr>
                <w:rFonts w:ascii="Arial" w:hAnsi="Arial" w:cs="Arial"/>
                <w:i/>
                <w:iCs/>
                <w:sz w:val="20"/>
                <w:szCs w:val="20"/>
                <w:lang w:val="es-ES_tradnl" w:eastAsia="es-ES"/>
              </w:rPr>
              <w:t>n</w:t>
            </w:r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values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for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all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</w:t>
            </w:r>
            <w:proofErr w:type="spellStart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>groups</w:t>
            </w:r>
            <w:proofErr w:type="spellEnd"/>
            <w:r w:rsidRPr="0092480B">
              <w:rPr>
                <w:rFonts w:ascii="Arial" w:hAnsi="Arial" w:cs="Arial"/>
                <w:sz w:val="20"/>
                <w:szCs w:val="20"/>
                <w:lang w:val="es-ES_tradnl" w:eastAsia="es-ES"/>
              </w:rPr>
              <w:t xml:space="preserve"> 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443F4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AFA90E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54783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56D18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6D5F7B" w:rsidRPr="0092480B" w14:paraId="7B65DC2B" w14:textId="77777777" w:rsidTr="006D5F7B">
        <w:trPr>
          <w:trHeight w:val="24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BA5EB2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F9E44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77B1C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3AA3EF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FDB97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8832E8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15BC47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4F35F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9357D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  <w:tr w:rsidR="006D5F7B" w:rsidRPr="0092480B" w14:paraId="51B662E8" w14:textId="77777777" w:rsidTr="006D5F7B">
        <w:trPr>
          <w:trHeight w:val="24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C482C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97EDA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433E1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731E8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24BBA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FEC20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723B07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4F4640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6BC66" w14:textId="77777777" w:rsidR="0092480B" w:rsidRPr="0092480B" w:rsidRDefault="0092480B" w:rsidP="0092480B">
            <w:pPr>
              <w:spacing w:after="0"/>
              <w:rPr>
                <w:rFonts w:ascii="Arial" w:hAnsi="Arial" w:cs="Arial"/>
                <w:sz w:val="20"/>
                <w:szCs w:val="20"/>
                <w:lang w:val="es-ES_tradnl" w:eastAsia="es-ES"/>
              </w:rPr>
            </w:pPr>
          </w:p>
        </w:tc>
      </w:tr>
    </w:tbl>
    <w:p w14:paraId="02E1DBD3" w14:textId="77777777" w:rsidR="004F3F00" w:rsidRPr="006C7573" w:rsidRDefault="004F3F00"/>
    <w:sectPr w:rsidR="004F3F00" w:rsidRPr="006C7573" w:rsidSect="006D5F7B">
      <w:pgSz w:w="14860" w:h="21040"/>
      <w:pgMar w:top="1417" w:right="1701" w:bottom="1417" w:left="1701" w:header="708" w:footer="708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Verdan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MS Mincho">
    <w:altName w:val="‚l‚r –¾’©"/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6C17915"/>
    <w:multiLevelType w:val="hybridMultilevel"/>
    <w:tmpl w:val="ACEC672C"/>
    <w:lvl w:ilvl="0" w:tplc="84901F54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4"/>
  <w:embedSystemFonts/>
  <w:proofState w:spelling="clean" w:grammar="clean"/>
  <w:defaultTabStop w:val="708"/>
  <w:hyphenationZone w:val="425"/>
  <w:drawingGridHorizontalSpacing w:val="360"/>
  <w:drawingGridVerticalSpacing w:val="360"/>
  <w:displayHorizontalDrawingGridEvery w:val="0"/>
  <w:displayVerticalDrawingGridEvery w:val="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at592ptqte5z8e2ra9p9fr9xa2rxtsxr5aa&quot;&gt;EndNote_lib&lt;record-ids&gt;&lt;item&gt;3098&lt;/item&gt;&lt;item&gt;4468&lt;/item&gt;&lt;/record-ids&gt;&lt;/item&gt;&lt;/Libraries&gt;"/>
  </w:docVars>
  <w:rsids>
    <w:rsidRoot w:val="00FD566D"/>
    <w:rsid w:val="000A548C"/>
    <w:rsid w:val="000C6FCF"/>
    <w:rsid w:val="000D69CF"/>
    <w:rsid w:val="001503FE"/>
    <w:rsid w:val="00173EBA"/>
    <w:rsid w:val="0023193B"/>
    <w:rsid w:val="00266241"/>
    <w:rsid w:val="00311018"/>
    <w:rsid w:val="00316E85"/>
    <w:rsid w:val="0037234D"/>
    <w:rsid w:val="003B61D0"/>
    <w:rsid w:val="004048B4"/>
    <w:rsid w:val="00434714"/>
    <w:rsid w:val="004F3F00"/>
    <w:rsid w:val="00585308"/>
    <w:rsid w:val="005A0B9E"/>
    <w:rsid w:val="005B5067"/>
    <w:rsid w:val="006C1EB4"/>
    <w:rsid w:val="006C297E"/>
    <w:rsid w:val="006C7573"/>
    <w:rsid w:val="006D5F7B"/>
    <w:rsid w:val="00720D86"/>
    <w:rsid w:val="0074375B"/>
    <w:rsid w:val="007A2C48"/>
    <w:rsid w:val="007B259A"/>
    <w:rsid w:val="007C13F3"/>
    <w:rsid w:val="00805B8A"/>
    <w:rsid w:val="008730D1"/>
    <w:rsid w:val="00886C6A"/>
    <w:rsid w:val="00891D1C"/>
    <w:rsid w:val="0092480B"/>
    <w:rsid w:val="0096015E"/>
    <w:rsid w:val="009A59F9"/>
    <w:rsid w:val="009C1150"/>
    <w:rsid w:val="00A71A8B"/>
    <w:rsid w:val="00A9755F"/>
    <w:rsid w:val="00AA5167"/>
    <w:rsid w:val="00B409FE"/>
    <w:rsid w:val="00B542AB"/>
    <w:rsid w:val="00B65970"/>
    <w:rsid w:val="00BA0320"/>
    <w:rsid w:val="00C16EAF"/>
    <w:rsid w:val="00CC2BB6"/>
    <w:rsid w:val="00D00DBD"/>
    <w:rsid w:val="00D1245E"/>
    <w:rsid w:val="00D1627A"/>
    <w:rsid w:val="00D263C7"/>
    <w:rsid w:val="00DA48E7"/>
    <w:rsid w:val="00DC3745"/>
    <w:rsid w:val="00DF37D2"/>
    <w:rsid w:val="00DF7348"/>
    <w:rsid w:val="00E07096"/>
    <w:rsid w:val="00E6546E"/>
    <w:rsid w:val="00EC02E7"/>
    <w:rsid w:val="00ED491D"/>
    <w:rsid w:val="00FD566D"/>
    <w:rsid w:val="00FE0311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2C162CC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rsid w:val="00FD566D"/>
    <w:rPr>
      <w:rFonts w:ascii="Cambria" w:eastAsia="Times New Roman" w:hAnsi="Cambria" w:cs="Times New Roman"/>
      <w:lang w:val="en-GB" w:eastAsia="en-U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deglobo">
    <w:name w:val="Balloon Text"/>
    <w:basedOn w:val="Normal"/>
    <w:link w:val="TextodegloboCar"/>
    <w:uiPriority w:val="99"/>
    <w:semiHidden/>
    <w:unhideWhenUsed/>
    <w:rsid w:val="00886C6A"/>
    <w:pPr>
      <w:spacing w:after="0"/>
    </w:pPr>
    <w:rPr>
      <w:rFonts w:ascii="Lucida Grande" w:eastAsiaTheme="minorEastAsia" w:hAnsi="Lucida Grande" w:cs="Lucida Grande"/>
      <w:sz w:val="18"/>
      <w:szCs w:val="18"/>
      <w:lang w:val="en-US" w:eastAsia="ja-JP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886C6A"/>
    <w:rPr>
      <w:rFonts w:ascii="Lucida Grande" w:hAnsi="Lucida Grande" w:cs="Lucida Grande"/>
      <w:sz w:val="18"/>
      <w:szCs w:val="18"/>
    </w:rPr>
  </w:style>
  <w:style w:type="character" w:styleId="Hipervnculo">
    <w:name w:val="Hyperlink"/>
    <w:basedOn w:val="Fuentedeprrafopredeter"/>
    <w:uiPriority w:val="99"/>
    <w:unhideWhenUsed/>
    <w:rsid w:val="004F3F00"/>
    <w:rPr>
      <w:color w:val="0000FF" w:themeColor="hyperlink"/>
      <w:u w:val="single"/>
    </w:rPr>
  </w:style>
  <w:style w:type="character" w:styleId="Hipervnculovisitado">
    <w:name w:val="FollowedHyperlink"/>
    <w:basedOn w:val="Fuentedeprrafopredeter"/>
    <w:uiPriority w:val="99"/>
    <w:semiHidden/>
    <w:unhideWhenUsed/>
    <w:rsid w:val="006C7573"/>
    <w:rPr>
      <w:color w:val="993366"/>
      <w:u w:val="single"/>
    </w:rPr>
  </w:style>
  <w:style w:type="paragraph" w:customStyle="1" w:styleId="font0">
    <w:name w:val="font0"/>
    <w:basedOn w:val="Normal"/>
    <w:rsid w:val="006C7573"/>
    <w:pPr>
      <w:spacing w:before="100" w:beforeAutospacing="1" w:after="100" w:afterAutospacing="1"/>
    </w:pPr>
    <w:rPr>
      <w:rFonts w:ascii="Verdana" w:eastAsiaTheme="minorEastAsia" w:hAnsi="Verdana" w:cstheme="minorBidi"/>
      <w:sz w:val="20"/>
      <w:szCs w:val="20"/>
      <w:lang w:val="en-US" w:eastAsia="es-ES"/>
    </w:rPr>
  </w:style>
  <w:style w:type="paragraph" w:customStyle="1" w:styleId="font5">
    <w:name w:val="font5"/>
    <w:basedOn w:val="Normal"/>
    <w:rsid w:val="006C7573"/>
    <w:pPr>
      <w:spacing w:before="100" w:beforeAutospacing="1" w:after="100" w:afterAutospacing="1"/>
    </w:pPr>
    <w:rPr>
      <w:rFonts w:ascii="Verdana" w:eastAsiaTheme="minorEastAsia" w:hAnsi="Verdana" w:cstheme="minorBidi"/>
      <w:sz w:val="20"/>
      <w:szCs w:val="20"/>
      <w:lang w:val="en-US" w:eastAsia="es-ES"/>
    </w:rPr>
  </w:style>
  <w:style w:type="paragraph" w:customStyle="1" w:styleId="xl66">
    <w:name w:val="xl66"/>
    <w:basedOn w:val="Normal"/>
    <w:rsid w:val="006C7573"/>
    <w:pPr>
      <w:spacing w:before="100" w:beforeAutospacing="1" w:after="100" w:afterAutospacing="1"/>
      <w:jc w:val="right"/>
    </w:pPr>
    <w:rPr>
      <w:rFonts w:ascii="Times" w:eastAsiaTheme="minorEastAsia" w:hAnsi="Times" w:cstheme="minorBidi"/>
      <w:sz w:val="20"/>
      <w:szCs w:val="20"/>
      <w:lang w:val="en-US" w:eastAsia="es-ES"/>
    </w:rPr>
  </w:style>
  <w:style w:type="paragraph" w:customStyle="1" w:styleId="xl67">
    <w:name w:val="xl67"/>
    <w:basedOn w:val="Normal"/>
    <w:rsid w:val="006C7573"/>
    <w:pPr>
      <w:spacing w:before="100" w:beforeAutospacing="1" w:after="100" w:afterAutospacing="1"/>
      <w:jc w:val="center"/>
    </w:pPr>
    <w:rPr>
      <w:rFonts w:ascii="Times" w:eastAsiaTheme="minorEastAsia" w:hAnsi="Times" w:cstheme="minorBidi"/>
      <w:sz w:val="20"/>
      <w:szCs w:val="20"/>
      <w:lang w:val="en-US" w:eastAsia="es-ES"/>
    </w:rPr>
  </w:style>
  <w:style w:type="paragraph" w:customStyle="1" w:styleId="xl69">
    <w:name w:val="xl69"/>
    <w:basedOn w:val="Normal"/>
    <w:rsid w:val="006C7573"/>
    <w:pPr>
      <w:pBdr>
        <w:bottom w:val="single" w:sz="8" w:space="0" w:color="auto"/>
      </w:pBdr>
      <w:spacing w:before="100" w:beforeAutospacing="1" w:after="100" w:afterAutospacing="1"/>
    </w:pPr>
    <w:rPr>
      <w:rFonts w:ascii="Times" w:eastAsiaTheme="minorEastAsia" w:hAnsi="Times" w:cstheme="minorBidi"/>
      <w:sz w:val="20"/>
      <w:szCs w:val="20"/>
      <w:lang w:val="en-US" w:eastAsia="es-ES"/>
    </w:rPr>
  </w:style>
  <w:style w:type="paragraph" w:customStyle="1" w:styleId="xl70">
    <w:name w:val="xl70"/>
    <w:basedOn w:val="Normal"/>
    <w:rsid w:val="006C7573"/>
    <w:pPr>
      <w:pBdr>
        <w:bottom w:val="single" w:sz="8" w:space="0" w:color="auto"/>
      </w:pBdr>
      <w:spacing w:before="100" w:beforeAutospacing="1" w:after="100" w:afterAutospacing="1"/>
      <w:jc w:val="right"/>
    </w:pPr>
    <w:rPr>
      <w:rFonts w:ascii="Times" w:eastAsiaTheme="minorEastAsia" w:hAnsi="Times" w:cstheme="minorBidi"/>
      <w:sz w:val="20"/>
      <w:szCs w:val="20"/>
      <w:lang w:val="en-US" w:eastAsia="es-ES"/>
    </w:rPr>
  </w:style>
  <w:style w:type="paragraph" w:customStyle="1" w:styleId="xl71">
    <w:name w:val="xl71"/>
    <w:basedOn w:val="Normal"/>
    <w:rsid w:val="006C7573"/>
    <w:pPr>
      <w:pBdr>
        <w:bottom w:val="single" w:sz="8" w:space="0" w:color="auto"/>
      </w:pBdr>
      <w:spacing w:before="100" w:beforeAutospacing="1" w:after="100" w:afterAutospacing="1"/>
      <w:jc w:val="center"/>
    </w:pPr>
    <w:rPr>
      <w:rFonts w:ascii="Times" w:eastAsiaTheme="minorEastAsia" w:hAnsi="Times" w:cstheme="minorBidi"/>
      <w:sz w:val="20"/>
      <w:szCs w:val="20"/>
      <w:lang w:val="en-US" w:eastAsia="es-ES"/>
    </w:rPr>
  </w:style>
  <w:style w:type="paragraph" w:customStyle="1" w:styleId="xl72">
    <w:name w:val="xl72"/>
    <w:basedOn w:val="Normal"/>
    <w:rsid w:val="006C7573"/>
    <w:pPr>
      <w:spacing w:before="100" w:beforeAutospacing="1" w:after="100" w:afterAutospacing="1"/>
      <w:jc w:val="right"/>
    </w:pPr>
    <w:rPr>
      <w:rFonts w:ascii="Times" w:eastAsiaTheme="minorEastAsia" w:hAnsi="Times" w:cstheme="minorBidi"/>
      <w:sz w:val="20"/>
      <w:szCs w:val="20"/>
      <w:lang w:val="en-US" w:eastAsia="es-ES"/>
    </w:rPr>
  </w:style>
  <w:style w:type="paragraph" w:customStyle="1" w:styleId="xl73">
    <w:name w:val="xl73"/>
    <w:basedOn w:val="Normal"/>
    <w:rsid w:val="006C7573"/>
    <w:pPr>
      <w:spacing w:before="100" w:beforeAutospacing="1" w:after="100" w:afterAutospacing="1"/>
      <w:jc w:val="center"/>
    </w:pPr>
    <w:rPr>
      <w:rFonts w:ascii="Times" w:eastAsiaTheme="minorEastAsia" w:hAnsi="Times" w:cstheme="minorBidi"/>
      <w:sz w:val="20"/>
      <w:szCs w:val="20"/>
      <w:lang w:val="en-US" w:eastAsia="es-ES"/>
    </w:rPr>
  </w:style>
  <w:style w:type="paragraph" w:customStyle="1" w:styleId="xl74">
    <w:name w:val="xl74"/>
    <w:basedOn w:val="Normal"/>
    <w:rsid w:val="006C7573"/>
    <w:pPr>
      <w:spacing w:before="100" w:beforeAutospacing="1" w:after="100" w:afterAutospacing="1"/>
    </w:pPr>
    <w:rPr>
      <w:rFonts w:ascii="Times" w:eastAsiaTheme="minorEastAsia" w:hAnsi="Times" w:cstheme="minorBidi"/>
      <w:sz w:val="20"/>
      <w:szCs w:val="20"/>
      <w:lang w:val="en-US" w:eastAsia="es-ES"/>
    </w:rPr>
  </w:style>
  <w:style w:type="paragraph" w:customStyle="1" w:styleId="xl75">
    <w:name w:val="xl75"/>
    <w:basedOn w:val="Normal"/>
    <w:rsid w:val="006C7573"/>
    <w:pPr>
      <w:spacing w:before="100" w:beforeAutospacing="1" w:after="100" w:afterAutospacing="1"/>
    </w:pPr>
    <w:rPr>
      <w:rFonts w:ascii="Times" w:eastAsiaTheme="minorEastAsia" w:hAnsi="Times" w:cstheme="minorBidi"/>
      <w:sz w:val="20"/>
      <w:szCs w:val="20"/>
      <w:lang w:val="en-US" w:eastAsia="es-ES"/>
    </w:rPr>
  </w:style>
  <w:style w:type="paragraph" w:customStyle="1" w:styleId="xl76">
    <w:name w:val="xl76"/>
    <w:basedOn w:val="Normal"/>
    <w:rsid w:val="006C7573"/>
    <w:pPr>
      <w:pBdr>
        <w:bottom w:val="single" w:sz="8" w:space="0" w:color="auto"/>
      </w:pBdr>
      <w:spacing w:before="100" w:beforeAutospacing="1" w:after="100" w:afterAutospacing="1"/>
    </w:pPr>
    <w:rPr>
      <w:rFonts w:ascii="Times" w:eastAsiaTheme="minorEastAsia" w:hAnsi="Times" w:cstheme="minorBidi"/>
      <w:sz w:val="20"/>
      <w:szCs w:val="20"/>
      <w:lang w:val="en-US" w:eastAsia="es-ES"/>
    </w:rPr>
  </w:style>
  <w:style w:type="paragraph" w:customStyle="1" w:styleId="xl77">
    <w:name w:val="xl77"/>
    <w:basedOn w:val="Normal"/>
    <w:rsid w:val="006C7573"/>
    <w:pPr>
      <w:pBdr>
        <w:top w:val="single" w:sz="8" w:space="0" w:color="auto"/>
        <w:bottom w:val="single" w:sz="8" w:space="0" w:color="auto"/>
      </w:pBdr>
      <w:spacing w:before="100" w:beforeAutospacing="1" w:after="100" w:afterAutospacing="1"/>
      <w:jc w:val="center"/>
    </w:pPr>
    <w:rPr>
      <w:rFonts w:ascii="Times" w:eastAsiaTheme="minorEastAsia" w:hAnsi="Times" w:cstheme="minorBidi"/>
      <w:sz w:val="20"/>
      <w:szCs w:val="20"/>
      <w:lang w:val="en-US" w:eastAsia="es-ES"/>
    </w:rPr>
  </w:style>
  <w:style w:type="paragraph" w:customStyle="1" w:styleId="xl78">
    <w:name w:val="xl78"/>
    <w:basedOn w:val="Normal"/>
    <w:rsid w:val="006C7573"/>
    <w:pPr>
      <w:spacing w:before="100" w:beforeAutospacing="1" w:after="100" w:afterAutospacing="1"/>
    </w:pPr>
    <w:rPr>
      <w:rFonts w:ascii="Times" w:eastAsiaTheme="minorEastAsia" w:hAnsi="Times" w:cstheme="minorBidi"/>
      <w:i/>
      <w:iCs/>
      <w:sz w:val="20"/>
      <w:szCs w:val="20"/>
      <w:lang w:val="en-US" w:eastAsia="es-ES"/>
    </w:rPr>
  </w:style>
  <w:style w:type="paragraph" w:customStyle="1" w:styleId="Textodecuerpo31">
    <w:name w:val="Texto de cuerpo 31"/>
    <w:basedOn w:val="Normal"/>
    <w:uiPriority w:val="99"/>
    <w:rsid w:val="009A59F9"/>
    <w:pPr>
      <w:widowControl w:val="0"/>
      <w:spacing w:after="0" w:line="360" w:lineRule="auto"/>
      <w:jc w:val="center"/>
    </w:pPr>
    <w:rPr>
      <w:rFonts w:ascii="Times New Roman" w:hAnsi="Times New Roman"/>
      <w:sz w:val="28"/>
      <w:szCs w:val="20"/>
      <w:lang w:val="en-US" w:eastAsia="es-ES"/>
    </w:rPr>
  </w:style>
  <w:style w:type="character" w:styleId="Refdecomentario">
    <w:name w:val="annotation reference"/>
    <w:basedOn w:val="Fuentedeprrafopredeter"/>
    <w:rsid w:val="00AA5167"/>
    <w:rPr>
      <w:sz w:val="16"/>
      <w:szCs w:val="16"/>
    </w:rPr>
  </w:style>
  <w:style w:type="paragraph" w:styleId="Textocomentario">
    <w:name w:val="annotation text"/>
    <w:basedOn w:val="Normal"/>
    <w:link w:val="TextocomentarioCar"/>
    <w:rsid w:val="00AA5167"/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rsid w:val="00AA5167"/>
    <w:rPr>
      <w:rFonts w:ascii="Cambria" w:eastAsia="Times New Roman" w:hAnsi="Cambria" w:cs="Times New Roman"/>
      <w:sz w:val="20"/>
      <w:szCs w:val="20"/>
      <w:lang w:val="en-GB" w:eastAsia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rsid w:val="00FD566D"/>
    <w:rPr>
      <w:rFonts w:ascii="Cambria" w:eastAsia="Times New Roman" w:hAnsi="Cambria" w:cs="Times New Roman"/>
      <w:lang w:val="en-GB" w:eastAsia="en-U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deglobo">
    <w:name w:val="Balloon Text"/>
    <w:basedOn w:val="Normal"/>
    <w:link w:val="TextodegloboCar"/>
    <w:uiPriority w:val="99"/>
    <w:semiHidden/>
    <w:unhideWhenUsed/>
    <w:rsid w:val="00886C6A"/>
    <w:pPr>
      <w:spacing w:after="0"/>
    </w:pPr>
    <w:rPr>
      <w:rFonts w:ascii="Lucida Grande" w:eastAsiaTheme="minorEastAsia" w:hAnsi="Lucida Grande" w:cs="Lucida Grande"/>
      <w:sz w:val="18"/>
      <w:szCs w:val="18"/>
      <w:lang w:val="en-US" w:eastAsia="ja-JP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886C6A"/>
    <w:rPr>
      <w:rFonts w:ascii="Lucida Grande" w:hAnsi="Lucida Grande" w:cs="Lucida Grande"/>
      <w:sz w:val="18"/>
      <w:szCs w:val="18"/>
    </w:rPr>
  </w:style>
  <w:style w:type="character" w:styleId="Hipervnculo">
    <w:name w:val="Hyperlink"/>
    <w:basedOn w:val="Fuentedeprrafopredeter"/>
    <w:uiPriority w:val="99"/>
    <w:unhideWhenUsed/>
    <w:rsid w:val="004F3F00"/>
    <w:rPr>
      <w:color w:val="0000FF" w:themeColor="hyperlink"/>
      <w:u w:val="single"/>
    </w:rPr>
  </w:style>
  <w:style w:type="character" w:styleId="Hipervnculovisitado">
    <w:name w:val="FollowedHyperlink"/>
    <w:basedOn w:val="Fuentedeprrafopredeter"/>
    <w:uiPriority w:val="99"/>
    <w:semiHidden/>
    <w:unhideWhenUsed/>
    <w:rsid w:val="006C7573"/>
    <w:rPr>
      <w:color w:val="993366"/>
      <w:u w:val="single"/>
    </w:rPr>
  </w:style>
  <w:style w:type="paragraph" w:customStyle="1" w:styleId="font0">
    <w:name w:val="font0"/>
    <w:basedOn w:val="Normal"/>
    <w:rsid w:val="006C7573"/>
    <w:pPr>
      <w:spacing w:before="100" w:beforeAutospacing="1" w:after="100" w:afterAutospacing="1"/>
    </w:pPr>
    <w:rPr>
      <w:rFonts w:ascii="Verdana" w:eastAsiaTheme="minorEastAsia" w:hAnsi="Verdana" w:cstheme="minorBidi"/>
      <w:sz w:val="20"/>
      <w:szCs w:val="20"/>
      <w:lang w:val="en-US" w:eastAsia="es-ES"/>
    </w:rPr>
  </w:style>
  <w:style w:type="paragraph" w:customStyle="1" w:styleId="font5">
    <w:name w:val="font5"/>
    <w:basedOn w:val="Normal"/>
    <w:rsid w:val="006C7573"/>
    <w:pPr>
      <w:spacing w:before="100" w:beforeAutospacing="1" w:after="100" w:afterAutospacing="1"/>
    </w:pPr>
    <w:rPr>
      <w:rFonts w:ascii="Verdana" w:eastAsiaTheme="minorEastAsia" w:hAnsi="Verdana" w:cstheme="minorBidi"/>
      <w:sz w:val="20"/>
      <w:szCs w:val="20"/>
      <w:lang w:val="en-US" w:eastAsia="es-ES"/>
    </w:rPr>
  </w:style>
  <w:style w:type="paragraph" w:customStyle="1" w:styleId="xl66">
    <w:name w:val="xl66"/>
    <w:basedOn w:val="Normal"/>
    <w:rsid w:val="006C7573"/>
    <w:pPr>
      <w:spacing w:before="100" w:beforeAutospacing="1" w:after="100" w:afterAutospacing="1"/>
      <w:jc w:val="right"/>
    </w:pPr>
    <w:rPr>
      <w:rFonts w:ascii="Times" w:eastAsiaTheme="minorEastAsia" w:hAnsi="Times" w:cstheme="minorBidi"/>
      <w:sz w:val="20"/>
      <w:szCs w:val="20"/>
      <w:lang w:val="en-US" w:eastAsia="es-ES"/>
    </w:rPr>
  </w:style>
  <w:style w:type="paragraph" w:customStyle="1" w:styleId="xl67">
    <w:name w:val="xl67"/>
    <w:basedOn w:val="Normal"/>
    <w:rsid w:val="006C7573"/>
    <w:pPr>
      <w:spacing w:before="100" w:beforeAutospacing="1" w:after="100" w:afterAutospacing="1"/>
      <w:jc w:val="center"/>
    </w:pPr>
    <w:rPr>
      <w:rFonts w:ascii="Times" w:eastAsiaTheme="minorEastAsia" w:hAnsi="Times" w:cstheme="minorBidi"/>
      <w:sz w:val="20"/>
      <w:szCs w:val="20"/>
      <w:lang w:val="en-US" w:eastAsia="es-ES"/>
    </w:rPr>
  </w:style>
  <w:style w:type="paragraph" w:customStyle="1" w:styleId="xl69">
    <w:name w:val="xl69"/>
    <w:basedOn w:val="Normal"/>
    <w:rsid w:val="006C7573"/>
    <w:pPr>
      <w:pBdr>
        <w:bottom w:val="single" w:sz="8" w:space="0" w:color="auto"/>
      </w:pBdr>
      <w:spacing w:before="100" w:beforeAutospacing="1" w:after="100" w:afterAutospacing="1"/>
    </w:pPr>
    <w:rPr>
      <w:rFonts w:ascii="Times" w:eastAsiaTheme="minorEastAsia" w:hAnsi="Times" w:cstheme="minorBidi"/>
      <w:sz w:val="20"/>
      <w:szCs w:val="20"/>
      <w:lang w:val="en-US" w:eastAsia="es-ES"/>
    </w:rPr>
  </w:style>
  <w:style w:type="paragraph" w:customStyle="1" w:styleId="xl70">
    <w:name w:val="xl70"/>
    <w:basedOn w:val="Normal"/>
    <w:rsid w:val="006C7573"/>
    <w:pPr>
      <w:pBdr>
        <w:bottom w:val="single" w:sz="8" w:space="0" w:color="auto"/>
      </w:pBdr>
      <w:spacing w:before="100" w:beforeAutospacing="1" w:after="100" w:afterAutospacing="1"/>
      <w:jc w:val="right"/>
    </w:pPr>
    <w:rPr>
      <w:rFonts w:ascii="Times" w:eastAsiaTheme="minorEastAsia" w:hAnsi="Times" w:cstheme="minorBidi"/>
      <w:sz w:val="20"/>
      <w:szCs w:val="20"/>
      <w:lang w:val="en-US" w:eastAsia="es-ES"/>
    </w:rPr>
  </w:style>
  <w:style w:type="paragraph" w:customStyle="1" w:styleId="xl71">
    <w:name w:val="xl71"/>
    <w:basedOn w:val="Normal"/>
    <w:rsid w:val="006C7573"/>
    <w:pPr>
      <w:pBdr>
        <w:bottom w:val="single" w:sz="8" w:space="0" w:color="auto"/>
      </w:pBdr>
      <w:spacing w:before="100" w:beforeAutospacing="1" w:after="100" w:afterAutospacing="1"/>
      <w:jc w:val="center"/>
    </w:pPr>
    <w:rPr>
      <w:rFonts w:ascii="Times" w:eastAsiaTheme="minorEastAsia" w:hAnsi="Times" w:cstheme="minorBidi"/>
      <w:sz w:val="20"/>
      <w:szCs w:val="20"/>
      <w:lang w:val="en-US" w:eastAsia="es-ES"/>
    </w:rPr>
  </w:style>
  <w:style w:type="paragraph" w:customStyle="1" w:styleId="xl72">
    <w:name w:val="xl72"/>
    <w:basedOn w:val="Normal"/>
    <w:rsid w:val="006C7573"/>
    <w:pPr>
      <w:spacing w:before="100" w:beforeAutospacing="1" w:after="100" w:afterAutospacing="1"/>
      <w:jc w:val="right"/>
    </w:pPr>
    <w:rPr>
      <w:rFonts w:ascii="Times" w:eastAsiaTheme="minorEastAsia" w:hAnsi="Times" w:cstheme="minorBidi"/>
      <w:sz w:val="20"/>
      <w:szCs w:val="20"/>
      <w:lang w:val="en-US" w:eastAsia="es-ES"/>
    </w:rPr>
  </w:style>
  <w:style w:type="paragraph" w:customStyle="1" w:styleId="xl73">
    <w:name w:val="xl73"/>
    <w:basedOn w:val="Normal"/>
    <w:rsid w:val="006C7573"/>
    <w:pPr>
      <w:spacing w:before="100" w:beforeAutospacing="1" w:after="100" w:afterAutospacing="1"/>
      <w:jc w:val="center"/>
    </w:pPr>
    <w:rPr>
      <w:rFonts w:ascii="Times" w:eastAsiaTheme="minorEastAsia" w:hAnsi="Times" w:cstheme="minorBidi"/>
      <w:sz w:val="20"/>
      <w:szCs w:val="20"/>
      <w:lang w:val="en-US" w:eastAsia="es-ES"/>
    </w:rPr>
  </w:style>
  <w:style w:type="paragraph" w:customStyle="1" w:styleId="xl74">
    <w:name w:val="xl74"/>
    <w:basedOn w:val="Normal"/>
    <w:rsid w:val="006C7573"/>
    <w:pPr>
      <w:spacing w:before="100" w:beforeAutospacing="1" w:after="100" w:afterAutospacing="1"/>
    </w:pPr>
    <w:rPr>
      <w:rFonts w:ascii="Times" w:eastAsiaTheme="minorEastAsia" w:hAnsi="Times" w:cstheme="minorBidi"/>
      <w:sz w:val="20"/>
      <w:szCs w:val="20"/>
      <w:lang w:val="en-US" w:eastAsia="es-ES"/>
    </w:rPr>
  </w:style>
  <w:style w:type="paragraph" w:customStyle="1" w:styleId="xl75">
    <w:name w:val="xl75"/>
    <w:basedOn w:val="Normal"/>
    <w:rsid w:val="006C7573"/>
    <w:pPr>
      <w:spacing w:before="100" w:beforeAutospacing="1" w:after="100" w:afterAutospacing="1"/>
    </w:pPr>
    <w:rPr>
      <w:rFonts w:ascii="Times" w:eastAsiaTheme="minorEastAsia" w:hAnsi="Times" w:cstheme="minorBidi"/>
      <w:sz w:val="20"/>
      <w:szCs w:val="20"/>
      <w:lang w:val="en-US" w:eastAsia="es-ES"/>
    </w:rPr>
  </w:style>
  <w:style w:type="paragraph" w:customStyle="1" w:styleId="xl76">
    <w:name w:val="xl76"/>
    <w:basedOn w:val="Normal"/>
    <w:rsid w:val="006C7573"/>
    <w:pPr>
      <w:pBdr>
        <w:bottom w:val="single" w:sz="8" w:space="0" w:color="auto"/>
      </w:pBdr>
      <w:spacing w:before="100" w:beforeAutospacing="1" w:after="100" w:afterAutospacing="1"/>
    </w:pPr>
    <w:rPr>
      <w:rFonts w:ascii="Times" w:eastAsiaTheme="minorEastAsia" w:hAnsi="Times" w:cstheme="minorBidi"/>
      <w:sz w:val="20"/>
      <w:szCs w:val="20"/>
      <w:lang w:val="en-US" w:eastAsia="es-ES"/>
    </w:rPr>
  </w:style>
  <w:style w:type="paragraph" w:customStyle="1" w:styleId="xl77">
    <w:name w:val="xl77"/>
    <w:basedOn w:val="Normal"/>
    <w:rsid w:val="006C7573"/>
    <w:pPr>
      <w:pBdr>
        <w:top w:val="single" w:sz="8" w:space="0" w:color="auto"/>
        <w:bottom w:val="single" w:sz="8" w:space="0" w:color="auto"/>
      </w:pBdr>
      <w:spacing w:before="100" w:beforeAutospacing="1" w:after="100" w:afterAutospacing="1"/>
      <w:jc w:val="center"/>
    </w:pPr>
    <w:rPr>
      <w:rFonts w:ascii="Times" w:eastAsiaTheme="minorEastAsia" w:hAnsi="Times" w:cstheme="minorBidi"/>
      <w:sz w:val="20"/>
      <w:szCs w:val="20"/>
      <w:lang w:val="en-US" w:eastAsia="es-ES"/>
    </w:rPr>
  </w:style>
  <w:style w:type="paragraph" w:customStyle="1" w:styleId="xl78">
    <w:name w:val="xl78"/>
    <w:basedOn w:val="Normal"/>
    <w:rsid w:val="006C7573"/>
    <w:pPr>
      <w:spacing w:before="100" w:beforeAutospacing="1" w:after="100" w:afterAutospacing="1"/>
    </w:pPr>
    <w:rPr>
      <w:rFonts w:ascii="Times" w:eastAsiaTheme="minorEastAsia" w:hAnsi="Times" w:cstheme="minorBidi"/>
      <w:i/>
      <w:iCs/>
      <w:sz w:val="20"/>
      <w:szCs w:val="20"/>
      <w:lang w:val="en-US" w:eastAsia="es-ES"/>
    </w:rPr>
  </w:style>
  <w:style w:type="paragraph" w:customStyle="1" w:styleId="Textodecuerpo31">
    <w:name w:val="Texto de cuerpo 31"/>
    <w:basedOn w:val="Normal"/>
    <w:uiPriority w:val="99"/>
    <w:rsid w:val="009A59F9"/>
    <w:pPr>
      <w:widowControl w:val="0"/>
      <w:spacing w:after="0" w:line="360" w:lineRule="auto"/>
      <w:jc w:val="center"/>
    </w:pPr>
    <w:rPr>
      <w:rFonts w:ascii="Times New Roman" w:hAnsi="Times New Roman"/>
      <w:sz w:val="28"/>
      <w:szCs w:val="20"/>
      <w:lang w:val="en-US" w:eastAsia="es-ES"/>
    </w:rPr>
  </w:style>
  <w:style w:type="character" w:styleId="Refdecomentario">
    <w:name w:val="annotation reference"/>
    <w:basedOn w:val="Fuentedeprrafopredeter"/>
    <w:rsid w:val="00AA5167"/>
    <w:rPr>
      <w:sz w:val="16"/>
      <w:szCs w:val="16"/>
    </w:rPr>
  </w:style>
  <w:style w:type="paragraph" w:styleId="Textocomentario">
    <w:name w:val="annotation text"/>
    <w:basedOn w:val="Normal"/>
    <w:link w:val="TextocomentarioCar"/>
    <w:rsid w:val="00AA5167"/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rsid w:val="00AA5167"/>
    <w:rPr>
      <w:rFonts w:ascii="Cambria" w:eastAsia="Times New Roman" w:hAnsi="Cambria" w:cs="Times New Roman"/>
      <w:sz w:val="20"/>
      <w:szCs w:val="20"/>
      <w:lang w:val="en-GB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75368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376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805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496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615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014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798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image" Target="media/image1.emf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8</Pages>
  <Words>2504</Words>
  <Characters>13772</Characters>
  <Application>Microsoft Macintosh Word</Application>
  <DocSecurity>0</DocSecurity>
  <Lines>114</Lines>
  <Paragraphs>32</Paragraphs>
  <ScaleCrop>false</ScaleCrop>
  <HeadingPairs>
    <vt:vector size="2" baseType="variant">
      <vt:variant>
        <vt:lpstr>Títol</vt:lpstr>
      </vt:variant>
      <vt:variant>
        <vt:i4>1</vt:i4>
      </vt:variant>
    </vt:vector>
  </HeadingPairs>
  <TitlesOfParts>
    <vt:vector size="1" baseType="lpstr">
      <vt:lpstr/>
    </vt:vector>
  </TitlesOfParts>
  <Company>cid-csic</Company>
  <LinksUpToDate>false</LinksUpToDate>
  <CharactersWithSpaces>1624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njamin Piña</dc:creator>
  <cp:lastModifiedBy>Benjamin Piña</cp:lastModifiedBy>
  <cp:revision>5</cp:revision>
  <cp:lastPrinted>2013-12-18T16:21:00Z</cp:lastPrinted>
  <dcterms:created xsi:type="dcterms:W3CDTF">2013-12-18T16:19:00Z</dcterms:created>
  <dcterms:modified xsi:type="dcterms:W3CDTF">2013-12-19T12:37:00Z</dcterms:modified>
</cp:coreProperties>
</file>